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FD5AD2"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r>
        <w:rPr>
          <w:lang w:val="en-CA"/>
        </w:rPr>
        <w:t>Otolaryngologic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FD5AD2">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FD5AD2">
        <w:fldChar w:fldCharType="separate"/>
      </w:r>
      <w:r w:rsidR="005463E8" w:rsidRPr="005463E8">
        <w:rPr>
          <w:noProof/>
        </w:rPr>
        <w:t>[1]</w:t>
      </w:r>
      <w:r w:rsidR="00FD5AD2">
        <w:fldChar w:fldCharType="end"/>
      </w:r>
      <w:r w:rsidR="00FD5AD2">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FD5AD2">
        <w:fldChar w:fldCharType="separate"/>
      </w:r>
      <w:r w:rsidR="005463E8" w:rsidRPr="005463E8">
        <w:rPr>
          <w:noProof/>
        </w:rPr>
        <w:t>[2]</w:t>
      </w:r>
      <w:r w:rsidR="00FD5AD2">
        <w:fldChar w:fldCharType="end"/>
      </w:r>
      <w:r w:rsidR="00FD5AD2">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FD5AD2">
        <w:rPr>
          <w:rFonts w:cs="Arial"/>
        </w:rPr>
        <w:fldChar w:fldCharType="separate"/>
      </w:r>
      <w:r w:rsidR="00A440DB" w:rsidRPr="00A440DB">
        <w:rPr>
          <w:rFonts w:cs="Arial"/>
          <w:noProof/>
        </w:rPr>
        <w:t>[3]</w:t>
      </w:r>
      <w:r w:rsidR="00FD5AD2">
        <w:rPr>
          <w:rFonts w:cs="Arial"/>
        </w:rPr>
        <w:fldChar w:fldCharType="end"/>
      </w:r>
      <w:r w:rsidR="00FD5AD2">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FD5AD2">
        <w:fldChar w:fldCharType="separate"/>
      </w:r>
      <w:r w:rsidR="00866A1C" w:rsidRPr="00866A1C">
        <w:rPr>
          <w:noProof/>
        </w:rPr>
        <w:t>[4]</w:t>
      </w:r>
      <w:r w:rsidR="00FD5AD2">
        <w:fldChar w:fldCharType="end"/>
      </w:r>
      <w:r>
        <w:t>. As well, the endoscope allows visualization</w:t>
      </w:r>
      <w:r w:rsidR="005463E8">
        <w:t xml:space="preserve"> past the shaft of the instrument, such as the drill, which is a problem during microscopic surgery</w:t>
      </w:r>
      <w:r w:rsidR="00FD5AD2">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FD5AD2">
        <w:fldChar w:fldCharType="separate"/>
      </w:r>
      <w:r w:rsidR="00866A1C" w:rsidRPr="00866A1C">
        <w:rPr>
          <w:noProof/>
        </w:rPr>
        <w:t>[5]</w:t>
      </w:r>
      <w:r w:rsidR="00FD5AD2">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FD5AD2">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Pr>
          <w:rFonts w:cs="Times New Roman"/>
          <w:lang w:val="en-CA"/>
        </w:rPr>
        <w:fldChar w:fldCharType="separate"/>
      </w:r>
      <w:r w:rsidR="00866A1C" w:rsidRPr="00866A1C">
        <w:rPr>
          <w:rFonts w:cs="Times New Roman"/>
          <w:noProof/>
          <w:lang w:val="en-CA"/>
        </w:rPr>
        <w:t>[6]</w:t>
      </w:r>
      <w:r w:rsidR="00FD5AD2">
        <w:rPr>
          <w:rFonts w:cs="Times New Roman"/>
          <w:lang w:val="en-CA"/>
        </w:rPr>
        <w:fldChar w:fldCharType="end"/>
      </w:r>
      <w:r w:rsidR="00FD5AD2">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FD5AD2">
        <w:rPr>
          <w:rFonts w:eastAsia="Times New Roman"/>
        </w:rPr>
        <w:fldChar w:fldCharType="separate"/>
      </w:r>
      <w:r w:rsidR="00866A1C" w:rsidRPr="00866A1C">
        <w:rPr>
          <w:rFonts w:eastAsia="Times New Roman"/>
          <w:noProof/>
        </w:rPr>
        <w:t>[7]</w:t>
      </w:r>
      <w:r w:rsidR="00FD5A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FD5AD2">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Pr>
          <w:rFonts w:cs="Times New Roman"/>
          <w:lang w:val="en-CA"/>
        </w:rPr>
        <w:fldChar w:fldCharType="separate"/>
      </w:r>
      <w:r w:rsidR="00866A1C" w:rsidRPr="00866A1C">
        <w:rPr>
          <w:rFonts w:cs="Times New Roman"/>
          <w:noProof/>
          <w:lang w:val="en-CA"/>
        </w:rPr>
        <w:t>[6]</w:t>
      </w:r>
      <w:r w:rsidR="00FD5AD2">
        <w:rPr>
          <w:rFonts w:cs="Times New Roman"/>
          <w:lang w:val="en-CA"/>
        </w:rPr>
        <w:fldChar w:fldCharType="end"/>
      </w:r>
      <w:r w:rsidR="00FD5AD2">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rPr>
          <w:rFonts w:cs="Times New Roman"/>
          <w:lang w:val="en-CA"/>
        </w:rPr>
        <w:fldChar w:fldCharType="separate"/>
      </w:r>
      <w:r w:rsidR="00876325" w:rsidRPr="00876325">
        <w:rPr>
          <w:rFonts w:cs="Times New Roman"/>
          <w:noProof/>
          <w:lang w:val="en-CA"/>
        </w:rPr>
        <w:t>[8]</w:t>
      </w:r>
      <w:r w:rsidR="00FD5AD2">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FD5AD2">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rPr>
          <w:rFonts w:eastAsia="Times New Roman"/>
        </w:rPr>
        <w:fldChar w:fldCharType="separate"/>
      </w:r>
      <w:r w:rsidR="00876325" w:rsidRPr="00876325">
        <w:rPr>
          <w:rFonts w:eastAsia="Times New Roman"/>
          <w:noProof/>
        </w:rPr>
        <w:t>[8]</w:t>
      </w:r>
      <w:r w:rsidR="00FD5AD2">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 </w:t>
      </w:r>
      <w:r w:rsidR="00FD5AD2">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FD5AD2">
        <w:rPr>
          <w:rFonts w:eastAsia="Times New Roman"/>
        </w:rPr>
        <w:fldChar w:fldCharType="separate"/>
      </w:r>
      <w:r w:rsidR="00876325" w:rsidRPr="00876325">
        <w:rPr>
          <w:rFonts w:eastAsia="Times New Roman"/>
          <w:noProof/>
        </w:rPr>
        <w:t>[9]</w:t>
      </w:r>
      <w:r w:rsidR="00FD5AD2">
        <w:rPr>
          <w:rFonts w:eastAsia="Times New Roman"/>
        </w:rPr>
        <w:fldChar w:fldCharType="end"/>
      </w:r>
      <w:r w:rsidR="00FD5AD2">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Pr>
          <w:rFonts w:eastAsia="Times New Roman"/>
        </w:rPr>
        <w:fldChar w:fldCharType="separate"/>
      </w:r>
      <w:r w:rsidR="00866A1C" w:rsidRPr="00866A1C">
        <w:rPr>
          <w:rFonts w:eastAsia="Times New Roman"/>
          <w:noProof/>
        </w:rPr>
        <w:t>[6]</w:t>
      </w:r>
      <w:r w:rsidR="00FD5AD2">
        <w:rPr>
          <w:rFonts w:eastAsia="Times New Roman"/>
        </w:rPr>
        <w:fldChar w:fldCharType="end"/>
      </w:r>
      <w:r w:rsidR="00FD5AD2">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FD5AD2">
        <w:rPr>
          <w:rFonts w:eastAsia="Times New Roman"/>
        </w:rPr>
        <w:fldChar w:fldCharType="separate"/>
      </w:r>
      <w:r w:rsidR="00A440DB" w:rsidRPr="00A440DB">
        <w:rPr>
          <w:rFonts w:eastAsia="Times New Roman"/>
          <w:noProof/>
        </w:rPr>
        <w:t>[1]</w:t>
      </w:r>
      <w:r w:rsidR="00FD5AD2">
        <w:rPr>
          <w:rFonts w:eastAsia="Times New Roman"/>
        </w:rPr>
        <w:fldChar w:fldCharType="end"/>
      </w:r>
      <w:r w:rsidR="00FD5AD2">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rPr>
          <w:rFonts w:eastAsia="Times New Roman"/>
        </w:rPr>
        <w:fldChar w:fldCharType="separate"/>
      </w:r>
      <w:r w:rsidR="00B4071D" w:rsidRPr="00B4071D">
        <w:rPr>
          <w:rFonts w:eastAsia="Times New Roman"/>
          <w:noProof/>
        </w:rPr>
        <w:t>[8]</w:t>
      </w:r>
      <w:r w:rsidR="00FD5AD2">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FD5AD2">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FD5AD2">
        <w:rPr>
          <w:rFonts w:eastAsia="Times New Roman"/>
        </w:rPr>
        <w:fldChar w:fldCharType="separate"/>
      </w:r>
      <w:r w:rsidR="00876325" w:rsidRPr="00876325">
        <w:rPr>
          <w:rFonts w:eastAsia="Times New Roman"/>
          <w:noProof/>
        </w:rPr>
        <w:t>[10]</w:t>
      </w:r>
      <w:r w:rsidR="00FD5AD2">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993A5E" w:rsidRPr="00096AC0" w:rsidRDefault="00993A5E" w:rsidP="00752119">
      <w:pPr>
        <w:rPr>
          <w:i/>
        </w:rPr>
      </w:pPr>
      <w:r>
        <w:tab/>
      </w:r>
      <w:r w:rsidRPr="00096AC0">
        <w:rPr>
          <w:i/>
        </w:rPr>
        <w:t>We hypothes</w:t>
      </w:r>
      <w:r w:rsidR="00760EAD" w:rsidRPr="00096AC0">
        <w:rPr>
          <w:i/>
        </w:rPr>
        <w:t xml:space="preserve">ize that otologists </w:t>
      </w:r>
      <w:r w:rsidR="00D43EDF">
        <w:rPr>
          <w:i/>
        </w:rPr>
        <w:t>need</w:t>
      </w:r>
      <w:r w:rsidR="00496B01" w:rsidRPr="00096AC0">
        <w:rPr>
          <w:i/>
        </w:rPr>
        <w:t xml:space="preserve"> </w:t>
      </w:r>
      <w:r w:rsidR="00760EAD" w:rsidRPr="00096AC0">
        <w:rPr>
          <w:i/>
        </w:rPr>
        <w:t>better i</w:t>
      </w:r>
      <w:r w:rsidR="00D43EDF">
        <w:rPr>
          <w:i/>
        </w:rPr>
        <w:t>nstrumentation to facilitate</w:t>
      </w:r>
      <w:r w:rsidR="00760EAD" w:rsidRPr="00096AC0">
        <w:rPr>
          <w:i/>
        </w:rPr>
        <w:t xml:space="preserve"> </w:t>
      </w:r>
      <w:r w:rsidR="00D43EDF">
        <w:rPr>
          <w:i/>
        </w:rPr>
        <w:t>specific challenges posed by TEES</w:t>
      </w:r>
      <w:r w:rsidR="00760EAD" w:rsidRPr="00096AC0">
        <w:rPr>
          <w:i/>
        </w:rPr>
        <w:t xml:space="preserve">. Further, we hypothesize that otologists performing greater proportions of surgeries using </w:t>
      </w:r>
      <w:r w:rsidR="00D43EDF">
        <w:rPr>
          <w:i/>
        </w:rPr>
        <w:t>TEES</w:t>
      </w:r>
      <w:r w:rsidR="00760EAD" w:rsidRPr="00096AC0">
        <w:rPr>
          <w:i/>
        </w:rPr>
        <w:t xml:space="preserve"> will </w:t>
      </w:r>
      <w:r w:rsidR="00096AC0" w:rsidRPr="00096AC0">
        <w:rPr>
          <w:i/>
        </w:rPr>
        <w:t>experience</w:t>
      </w:r>
      <w:r w:rsidR="00760EAD" w:rsidRPr="00096AC0">
        <w:rPr>
          <w:i/>
        </w:rPr>
        <w:t xml:space="preserve"> different challenges than those who use </w:t>
      </w:r>
      <w:r w:rsidR="00561CBC">
        <w:rPr>
          <w:i/>
        </w:rPr>
        <w:t>TEES</w:t>
      </w:r>
      <w:r w:rsidR="00760EAD" w:rsidRPr="00096AC0">
        <w:rPr>
          <w:i/>
        </w:rPr>
        <w:t xml:space="preserve"> </w:t>
      </w:r>
      <w:r w:rsidR="00496B01" w:rsidRPr="00096AC0">
        <w:rPr>
          <w:i/>
        </w:rPr>
        <w:t xml:space="preserve">less </w:t>
      </w:r>
      <w:r w:rsidR="00760EAD" w:rsidRPr="00096AC0">
        <w:rPr>
          <w:i/>
        </w:rPr>
        <w:t xml:space="preserve">frequently. </w:t>
      </w:r>
      <w:r w:rsidR="00496B01" w:rsidRPr="00096AC0">
        <w:rPr>
          <w:i/>
        </w:rPr>
        <w:t xml:space="preserve">Similarly, we hypothesize that those surgeons who use specialized TEES instrument sets may </w:t>
      </w:r>
      <w:r w:rsidR="00096AC0" w:rsidRPr="00096AC0">
        <w:rPr>
          <w:i/>
        </w:rPr>
        <w:t>experience</w:t>
      </w:r>
      <w:r w:rsidR="00496B01" w:rsidRPr="00096AC0">
        <w:rPr>
          <w:i/>
        </w:rPr>
        <w:t xml:space="preserve"> different challenges </w:t>
      </w:r>
      <w:r w:rsidR="00096AC0" w:rsidRPr="00096AC0">
        <w:rPr>
          <w:i/>
        </w:rPr>
        <w:t xml:space="preserve">that those who do not. </w:t>
      </w:r>
      <w:r w:rsidR="00096AC0">
        <w:rPr>
          <w:i/>
        </w:rPr>
        <w:t xml:space="preserve">To this end, we conducted a mixed-methods </w:t>
      </w:r>
      <w:r w:rsidR="00D43EDF">
        <w:rPr>
          <w:i/>
        </w:rPr>
        <w:t>study to explore these hypotheses</w:t>
      </w:r>
      <w:r w:rsidR="00096AC0">
        <w:rPr>
          <w:i/>
        </w:rPr>
        <w:t>.</w:t>
      </w:r>
    </w:p>
    <w:p w:rsidR="00993A5E" w:rsidRDefault="00993A5E" w:rsidP="00752119"/>
    <w:p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sidR="00993A5E">
        <w:rPr>
          <w:lang w:val="en-CA"/>
        </w:rPr>
        <w:t xml:space="preserve"> </w:t>
      </w:r>
      <w:r w:rsidR="00CA6C15">
        <w:rPr>
          <w:lang w:val="en-CA"/>
        </w:rPr>
        <w:t>to what degree do otologists need better instrumentation to facilitate specific challenges listed below. D</w:t>
      </w:r>
      <w:r>
        <w:rPr>
          <w:lang w:val="en-CA"/>
        </w:rPr>
        <w:t xml:space="preserve">oes the frequency of performing TEES affect the </w:t>
      </w:r>
      <w:r>
        <w:rPr>
          <w:lang w:val="en-CA"/>
        </w:rPr>
        <w:lastRenderedPageBreak/>
        <w:t xml:space="preserve">challenges experienced during surgery? As well, </w:t>
      </w:r>
      <w:r w:rsidR="006F6F5D">
        <w:rPr>
          <w:lang w:val="en-CA"/>
        </w:rPr>
        <w:t xml:space="preserve">are the difficulties experienced related to the type of instrument set used by the surgeon? </w:t>
      </w:r>
    </w:p>
    <w:p w:rsidR="00FB5D5E" w:rsidRDefault="00FB5D5E" w:rsidP="00086F3F">
      <w:pPr>
        <w:ind w:firstLine="720"/>
        <w:rPr>
          <w:lang w:val="en-CA"/>
        </w:rPr>
      </w:pPr>
    </w:p>
    <w:p w:rsidR="00030BDD" w:rsidRDefault="00030BDD" w:rsidP="00030BDD">
      <w:pPr>
        <w:pStyle w:val="Heading2"/>
      </w:pPr>
      <w:r>
        <w:t xml:space="preserve">Methods: </w:t>
      </w:r>
    </w:p>
    <w:p w:rsidR="00E405EC" w:rsidRDefault="00E405EC" w:rsidP="003E1D40">
      <w:pPr>
        <w:pStyle w:val="Heading3"/>
      </w:pPr>
      <w:r>
        <w:t xml:space="preserve">Study Design: </w:t>
      </w:r>
    </w:p>
    <w:p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6F7BC0" w:rsidRDefault="006F7BC0" w:rsidP="006F7BC0"/>
    <w:p w:rsidR="006F7BC0" w:rsidRDefault="006F7BC0" w:rsidP="006F7BC0">
      <w:r>
        <w:t>Table 1: List of difficulties 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6F7BC0">
            <w:r w:rsidRPr="007D399D">
              <w:t>Bleeding control</w:t>
            </w:r>
          </w:p>
        </w:tc>
      </w:tr>
      <w:tr w:rsidR="006F7BC0" w:rsidTr="006F7BC0">
        <w:tc>
          <w:tcPr>
            <w:tcW w:w="9576" w:type="dxa"/>
          </w:tcPr>
          <w:p w:rsidR="006F7BC0" w:rsidRPr="007D399D" w:rsidRDefault="006F7BC0" w:rsidP="006F7BC0">
            <w:r w:rsidRPr="007D399D">
              <w:t>Keeping the endoscope lens clean</w:t>
            </w:r>
          </w:p>
        </w:tc>
      </w:tr>
      <w:tr w:rsidR="006F7BC0" w:rsidTr="006F7BC0">
        <w:tc>
          <w:tcPr>
            <w:tcW w:w="9576" w:type="dxa"/>
          </w:tcPr>
          <w:p w:rsidR="006F7BC0" w:rsidRPr="007D399D" w:rsidRDefault="006F7BC0" w:rsidP="006F7BC0">
            <w:r w:rsidRPr="007D399D">
              <w:t>Cutting and/or removing bone</w:t>
            </w:r>
          </w:p>
        </w:tc>
      </w:tr>
      <w:tr w:rsidR="006F7BC0" w:rsidTr="006F7BC0">
        <w:tc>
          <w:tcPr>
            <w:tcW w:w="9576" w:type="dxa"/>
          </w:tcPr>
          <w:p w:rsidR="006F7BC0" w:rsidRPr="007D399D" w:rsidRDefault="006F7BC0" w:rsidP="006F7BC0">
            <w:r w:rsidRPr="007D399D">
              <w:t>Reaching structures visualized by the endoscope</w:t>
            </w:r>
          </w:p>
        </w:tc>
      </w:tr>
      <w:tr w:rsidR="006F7BC0" w:rsidTr="006F7BC0">
        <w:tc>
          <w:tcPr>
            <w:tcW w:w="9576" w:type="dxa"/>
          </w:tcPr>
          <w:p w:rsidR="006F7BC0" w:rsidRPr="007D399D" w:rsidRDefault="006F7BC0" w:rsidP="006F7BC0">
            <w:r w:rsidRPr="007D399D">
              <w:t>Dissection and removal of cholesteatoma</w:t>
            </w:r>
          </w:p>
        </w:tc>
      </w:tr>
      <w:tr w:rsidR="006F7BC0" w:rsidTr="006F7BC0">
        <w:tc>
          <w:tcPr>
            <w:tcW w:w="9576" w:type="dxa"/>
          </w:tcPr>
          <w:p w:rsidR="006F7BC0" w:rsidRDefault="006F7BC0" w:rsidP="00E322D9">
            <w:r w:rsidRPr="007D399D">
              <w:t>Moving and positioning a graft into the intended place</w:t>
            </w:r>
          </w:p>
        </w:tc>
      </w:tr>
      <w:tr w:rsidR="006F7BC0" w:rsidTr="006F7BC0">
        <w:tc>
          <w:tcPr>
            <w:tcW w:w="9576" w:type="dxa"/>
          </w:tcPr>
          <w:p w:rsidR="006F7BC0" w:rsidRDefault="006F7BC0" w:rsidP="00204EC7"/>
        </w:tc>
      </w:tr>
    </w:tbl>
    <w:p w:rsidR="006F7BC0" w:rsidRDefault="00B521CA" w:rsidP="006F7BC0">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r w:rsidR="00012C8A">
        <w:rPr>
          <w:highlight w:val="yellow"/>
        </w:rPr>
        <w:t>otologists</w:t>
      </w:r>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its advantages and disadvantages. Using this data, a preliminary questionnaire was developed and piloted amongst local otologists. The results of the pilot questionnaire were used to create the final concise and non-redundant questionnaire that was distributed internationally.</w:t>
      </w:r>
    </w:p>
    <w:p w:rsidR="003E1D40" w:rsidRDefault="003E1D40" w:rsidP="0071589A">
      <w:pPr>
        <w:ind w:firstLine="463"/>
      </w:pP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lastRenderedPageBreak/>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rsidR="00480BFD" w:rsidRDefault="00480BFD" w:rsidP="00086F3F">
      <w:pPr>
        <w:ind w:firstLine="720"/>
        <w:rPr>
          <w:lang w:val="en-CA"/>
        </w:rPr>
      </w:pPr>
    </w:p>
    <w:p w:rsidR="00903993" w:rsidRDefault="00015BCD" w:rsidP="00903993">
      <w:pPr>
        <w:pStyle w:val="Heading2"/>
      </w:pPr>
      <w:r>
        <w:t>Results:</w:t>
      </w:r>
    </w:p>
    <w:p w:rsidR="00903993" w:rsidRDefault="00903993" w:rsidP="00903993">
      <w:pPr>
        <w:pStyle w:val="Heading3"/>
      </w:pPr>
      <w:r>
        <w:t>Study Participants and Demographics</w:t>
      </w:r>
    </w:p>
    <w:p w:rsidR="00903993" w:rsidRPr="00903993" w:rsidRDefault="00903993" w:rsidP="00903993">
      <w:r>
        <w:t xml:space="preserve">The questionnaire was sent to </w:t>
      </w:r>
      <w:r w:rsidRPr="00903993">
        <w:rPr>
          <w:highlight w:val="yellow"/>
        </w:rPr>
        <w:t>&lt;???&gt;</w:t>
      </w:r>
      <w:r>
        <w:t xml:space="preserve"> number of people. </w:t>
      </w:r>
      <w:r w:rsidRPr="00903993">
        <w:rPr>
          <w:highlight w:val="yellow"/>
        </w:rPr>
        <w:t>(attendees of 2</w:t>
      </w:r>
      <w:r w:rsidRPr="00903993">
        <w:rPr>
          <w:highlight w:val="yellow"/>
          <w:vertAlign w:val="superscript"/>
        </w:rPr>
        <w:t>nd</w:t>
      </w:r>
      <w:r w:rsidRPr="00903993">
        <w:rPr>
          <w:highlight w:val="yellow"/>
        </w:rPr>
        <w:t xml:space="preserve"> world congress + Japan course participants + members of IWGEES).</w:t>
      </w:r>
    </w:p>
    <w:p w:rsidR="003411A3" w:rsidRDefault="003411A3" w:rsidP="003411A3">
      <w:pPr>
        <w:pStyle w:val="ListParagraph"/>
        <w:widowControl w:val="0"/>
        <w:numPr>
          <w:ilvl w:val="0"/>
          <w:numId w:val="3"/>
        </w:numPr>
        <w:autoSpaceDE w:val="0"/>
        <w:autoSpaceDN w:val="0"/>
        <w:adjustRightInd w:val="0"/>
        <w:spacing w:after="240"/>
      </w:pPr>
      <w:r>
        <w:t xml:space="preserve">16/number of attendees at </w:t>
      </w:r>
      <w:r w:rsidR="00012C8A">
        <w:t>the 2</w:t>
      </w:r>
      <w:r w:rsidR="00012C8A" w:rsidRPr="00012C8A">
        <w:rPr>
          <w:vertAlign w:val="superscript"/>
        </w:rPr>
        <w:t>nd</w:t>
      </w:r>
      <w:r w:rsidR="00012C8A">
        <w:t xml:space="preserve"> World Congress</w:t>
      </w:r>
      <w:r>
        <w:t xml:space="preserve"> responded</w:t>
      </w:r>
    </w:p>
    <w:p w:rsidR="00903993" w:rsidRDefault="00012C8A" w:rsidP="00903993">
      <w:pPr>
        <w:pStyle w:val="ListParagraph"/>
        <w:widowControl w:val="0"/>
        <w:numPr>
          <w:ilvl w:val="0"/>
          <w:numId w:val="3"/>
        </w:numPr>
        <w:autoSpaceDE w:val="0"/>
        <w:autoSpaceDN w:val="0"/>
        <w:adjustRightInd w:val="0"/>
        <w:spacing w:after="240"/>
      </w:pPr>
      <w:r>
        <w:t>6</w:t>
      </w:r>
      <w:r w:rsidR="00E47714">
        <w:t>/number of people at the Japan course</w:t>
      </w:r>
    </w:p>
    <w:p w:rsidR="00012C8A" w:rsidRDefault="00012C8A" w:rsidP="00903993">
      <w:pPr>
        <w:pStyle w:val="ListParagraph"/>
        <w:widowControl w:val="0"/>
        <w:numPr>
          <w:ilvl w:val="0"/>
          <w:numId w:val="3"/>
        </w:numPr>
        <w:autoSpaceDE w:val="0"/>
        <w:autoSpaceDN w:val="0"/>
        <w:adjustRightInd w:val="0"/>
        <w:spacing w:after="240"/>
      </w:pPr>
      <w:r>
        <w:t>26/IWGEES</w:t>
      </w:r>
    </w:p>
    <w:p w:rsidR="00903993" w:rsidRDefault="00012C8A" w:rsidP="00903993">
      <w:pPr>
        <w:widowControl w:val="0"/>
        <w:autoSpaceDE w:val="0"/>
        <w:autoSpaceDN w:val="0"/>
        <w:adjustRightInd w:val="0"/>
        <w:spacing w:after="240"/>
      </w:pPr>
      <w:r w:rsidRPr="00012C8A">
        <w:rPr>
          <w:highlight w:val="yellow"/>
        </w:rPr>
        <w:t>48</w:t>
      </w:r>
      <w:r w:rsidR="00903993">
        <w:t xml:space="preserve"> responses were received, with a response rate of </w:t>
      </w:r>
      <w:r w:rsidR="00903993" w:rsidRPr="00903993">
        <w:rPr>
          <w:highlight w:val="yellow"/>
        </w:rPr>
        <w:t>&lt;???&gt;.</w:t>
      </w:r>
      <w:r>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t>2</w:t>
      </w:r>
      <w:r w:rsidR="00903993">
        <w:t xml:space="preserve"> and </w:t>
      </w:r>
      <w:r>
        <w:t>3</w:t>
      </w:r>
      <w:r w:rsidR="00903993">
        <w:t xml:space="preserve">. </w:t>
      </w:r>
    </w:p>
    <w:p w:rsidR="00903993" w:rsidRDefault="00903993" w:rsidP="00903993">
      <w:pPr>
        <w:widowControl w:val="0"/>
        <w:autoSpaceDE w:val="0"/>
        <w:autoSpaceDN w:val="0"/>
        <w:adjustRightInd w:val="0"/>
        <w:spacing w:after="240"/>
      </w:pPr>
      <w:r>
        <w:t xml:space="preserve">Table </w:t>
      </w:r>
      <w:r w:rsidR="00012C8A">
        <w:t>2</w:t>
      </w:r>
      <w:r>
        <w:t>: Percent of surgeries performed totally endoscopically</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Percent of Surgeries Performed Totally Endoscopically</w:t>
            </w:r>
          </w:p>
        </w:tc>
        <w:tc>
          <w:tcPr>
            <w:tcW w:w="2975" w:type="dxa"/>
            <w:shd w:val="clear" w:color="auto" w:fill="000000" w:themeFill="text1"/>
          </w:tcPr>
          <w:p w:rsidR="00E47714" w:rsidRDefault="00E47714" w:rsidP="00347A99">
            <w:r>
              <w:t>Number of Respondents</w:t>
            </w:r>
          </w:p>
        </w:tc>
      </w:tr>
      <w:tr w:rsidR="00012C8A" w:rsidTr="00347A99">
        <w:tc>
          <w:tcPr>
            <w:tcW w:w="4788" w:type="dxa"/>
          </w:tcPr>
          <w:p w:rsidR="00012C8A" w:rsidRDefault="00012C8A" w:rsidP="00347A99">
            <w:r>
              <w:t>0%</w:t>
            </w:r>
          </w:p>
        </w:tc>
        <w:tc>
          <w:tcPr>
            <w:tcW w:w="2975" w:type="dxa"/>
          </w:tcPr>
          <w:p w:rsidR="00012C8A" w:rsidRDefault="00012C8A" w:rsidP="006D67B8">
            <w:pPr>
              <w:tabs>
                <w:tab w:val="left" w:pos="634"/>
              </w:tabs>
            </w:pPr>
            <w:r>
              <w:t>4</w:t>
            </w:r>
          </w:p>
        </w:tc>
      </w:tr>
      <w:tr w:rsidR="00012C8A" w:rsidTr="00347A99">
        <w:tc>
          <w:tcPr>
            <w:tcW w:w="4788" w:type="dxa"/>
          </w:tcPr>
          <w:p w:rsidR="00012C8A" w:rsidRDefault="00012C8A" w:rsidP="00347A99">
            <w:r>
              <w:t>Up to 50%</w:t>
            </w:r>
          </w:p>
        </w:tc>
        <w:tc>
          <w:tcPr>
            <w:tcW w:w="2975" w:type="dxa"/>
          </w:tcPr>
          <w:p w:rsidR="00012C8A" w:rsidRDefault="00012C8A" w:rsidP="006D67B8">
            <w:pPr>
              <w:tabs>
                <w:tab w:val="center" w:pos="1379"/>
              </w:tabs>
            </w:pPr>
            <w:r>
              <w:t>15</w:t>
            </w:r>
          </w:p>
        </w:tc>
      </w:tr>
      <w:tr w:rsidR="00012C8A" w:rsidTr="00347A99">
        <w:tc>
          <w:tcPr>
            <w:tcW w:w="4788" w:type="dxa"/>
          </w:tcPr>
          <w:p w:rsidR="00012C8A" w:rsidRDefault="00012C8A" w:rsidP="00347A99">
            <w:r>
              <w:t>50%-90%</w:t>
            </w:r>
          </w:p>
        </w:tc>
        <w:tc>
          <w:tcPr>
            <w:tcW w:w="2975" w:type="dxa"/>
          </w:tcPr>
          <w:p w:rsidR="00EE79B1" w:rsidRDefault="00EE79B1" w:rsidP="006D67B8">
            <w:r>
              <w:t>20</w:t>
            </w:r>
          </w:p>
        </w:tc>
      </w:tr>
      <w:tr w:rsidR="00012C8A" w:rsidTr="00347A99">
        <w:tc>
          <w:tcPr>
            <w:tcW w:w="4788" w:type="dxa"/>
          </w:tcPr>
          <w:p w:rsidR="00012C8A" w:rsidRDefault="00012C8A" w:rsidP="00347A99">
            <w:r>
              <w:t>More than 90%</w:t>
            </w:r>
          </w:p>
        </w:tc>
        <w:tc>
          <w:tcPr>
            <w:tcW w:w="2975" w:type="dxa"/>
          </w:tcPr>
          <w:p w:rsidR="00012C8A" w:rsidRDefault="00EE79B1" w:rsidP="006D67B8">
            <w:r>
              <w:t>9</w:t>
            </w:r>
          </w:p>
        </w:tc>
      </w:tr>
    </w:tbl>
    <w:p w:rsidR="00015BCD" w:rsidRDefault="00015BCD" w:rsidP="00015BCD"/>
    <w:p w:rsidR="00903993" w:rsidRDefault="00903993" w:rsidP="00015BCD">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012C8A" w:rsidTr="00E47714">
        <w:tc>
          <w:tcPr>
            <w:tcW w:w="4788" w:type="dxa"/>
          </w:tcPr>
          <w:p w:rsidR="00012C8A" w:rsidRDefault="00012C8A" w:rsidP="00347A99">
            <w:r>
              <w:t>Yes</w:t>
            </w:r>
          </w:p>
        </w:tc>
        <w:tc>
          <w:tcPr>
            <w:tcW w:w="2975" w:type="dxa"/>
          </w:tcPr>
          <w:p w:rsidR="00012C8A" w:rsidRDefault="00012C8A" w:rsidP="006D67B8">
            <w:r>
              <w:t>3</w:t>
            </w:r>
            <w:r w:rsidR="0010476F">
              <w:t>7</w:t>
            </w:r>
          </w:p>
        </w:tc>
      </w:tr>
      <w:tr w:rsidR="00012C8A" w:rsidTr="00E47714">
        <w:tc>
          <w:tcPr>
            <w:tcW w:w="4788" w:type="dxa"/>
          </w:tcPr>
          <w:p w:rsidR="00012C8A" w:rsidRDefault="00012C8A" w:rsidP="00347A99">
            <w:r>
              <w:t>No</w:t>
            </w:r>
          </w:p>
        </w:tc>
        <w:tc>
          <w:tcPr>
            <w:tcW w:w="2975" w:type="dxa"/>
          </w:tcPr>
          <w:p w:rsidR="00012C8A" w:rsidRDefault="00012C8A" w:rsidP="006D67B8">
            <w:r>
              <w:t>1</w:t>
            </w:r>
            <w:r w:rsidR="0010476F">
              <w:t>1</w:t>
            </w:r>
          </w:p>
        </w:tc>
      </w:tr>
    </w:tbl>
    <w:p w:rsidR="00E47714" w:rsidRDefault="00E47714" w:rsidP="00015BCD"/>
    <w:p w:rsidR="00350E52" w:rsidRDefault="005D1C1A" w:rsidP="00015BCD">
      <w:pPr>
        <w:pStyle w:val="Heading2"/>
      </w:pPr>
      <w:commentRangeStart w:id="5"/>
      <w:r>
        <w:rPr>
          <w:noProof/>
          <w:lang w:val="en-CA" w:eastAsia="en-CA"/>
        </w:rPr>
        <w:lastRenderedPageBreak/>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5"/>
      <w:r w:rsidR="00012C8A">
        <w:rPr>
          <w:rStyle w:val="CommentReference"/>
          <w:rFonts w:asciiTheme="minorHAnsi" w:eastAsiaTheme="minorHAnsi" w:hAnsiTheme="minorHAnsi" w:cstheme="minorBidi"/>
          <w:color w:val="auto"/>
        </w:rPr>
        <w:commentReference w:id="5"/>
      </w:r>
    </w:p>
    <w:p w:rsidR="00350E52" w:rsidRDefault="00350E52" w:rsidP="00015BCD">
      <w:pPr>
        <w:pStyle w:val="Heading2"/>
      </w:pP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26049" w:rsidRPr="00012C8A">
        <w:rPr>
          <w:highlight w:val="yellow"/>
        </w:rPr>
        <w:t>4% and 7</w:t>
      </w:r>
      <w:r w:rsidR="00012C8A" w:rsidRPr="00012C8A">
        <w:rPr>
          <w:highlight w:val="yellow"/>
        </w:rPr>
        <w:t>8</w:t>
      </w:r>
      <w:r w:rsidRPr="00012C8A">
        <w:rPr>
          <w:highlight w:val="yellow"/>
        </w:rPr>
        <w:t>%</w:t>
      </w:r>
      <w:r w:rsidRPr="00012C8A">
        <w:rPr>
          <w:highlight w:val="yellow"/>
        </w:rPr>
        <w:sym w:font="Symbol" w:char="F0B1"/>
      </w:r>
      <w:r w:rsidR="00012C8A" w:rsidRPr="00012C8A">
        <w:rPr>
          <w:highlight w:val="yellow"/>
        </w:rPr>
        <w:t>4</w:t>
      </w:r>
      <w:r>
        <w:t>% , respectively.</w:t>
      </w:r>
    </w:p>
    <w:p w:rsidR="00F56777" w:rsidRDefault="00F56777" w:rsidP="00F56777"/>
    <w:p w:rsidR="00FD4284" w:rsidRDefault="00FD4284" w:rsidP="00FD4284">
      <w:pPr>
        <w:pStyle w:val="Heading3"/>
      </w:pPr>
      <w:r>
        <w:t xml:space="preserve">Effect of percent of surgeries performed totally endoscopically on difficulties experienced: </w:t>
      </w:r>
    </w:p>
    <w:p w:rsidR="00426049" w:rsidRDefault="00426049" w:rsidP="00426049">
      <w:r>
        <w:t>ANOVA with an alpha of 0.05 showed that the percent of surgeries performed totally endoscopically had no significant effect on the degree of need for each difficulty.</w:t>
      </w:r>
    </w:p>
    <w:p w:rsidR="00426049" w:rsidRPr="00426049" w:rsidRDefault="00426049" w:rsidP="00426049"/>
    <w:p w:rsidR="00FD4284" w:rsidRPr="00FD4284" w:rsidRDefault="00FD4284" w:rsidP="00FD4284">
      <w:pPr>
        <w:pStyle w:val="Heading3"/>
      </w:pPr>
      <w:r>
        <w:t xml:space="preserve">Effect of using a specialized TEES instrument set on difficulties experienced: </w:t>
      </w:r>
    </w:p>
    <w:p w:rsidR="00F34511" w:rsidRDefault="00B52404" w:rsidP="00F34511">
      <w:r>
        <w:t>Re</w:t>
      </w:r>
      <w:r w:rsidR="00F34511">
        <w:t xml:space="preserve">spondents who have a specialized </w:t>
      </w:r>
      <w:r>
        <w:t xml:space="preserve">TEES </w:t>
      </w:r>
      <w:r w:rsidR="00F34511">
        <w:t xml:space="preserve">instrument set reported a significantly greater need for bleeding control during TEES (p = 0.0431, </w:t>
      </w:r>
      <w:r w:rsidR="00F34511">
        <w:sym w:font="Symbol" w:char="F061"/>
      </w:r>
      <w:r w:rsidR="00F34511">
        <w:t xml:space="preserve"> = 0.05).</w:t>
      </w:r>
      <w:r w:rsidR="00012C8A">
        <w:t xml:space="preserve"> A</w:t>
      </w:r>
      <w:r w:rsidR="00F34511">
        <w:t xml:space="preserve"> </w:t>
      </w:r>
      <w:commentRangeStart w:id="6"/>
      <w:commentRangeStart w:id="7"/>
      <w:commentRangeStart w:id="8"/>
      <w:r w:rsidRPr="00B52404">
        <w:rPr>
          <w:highlight w:val="yellow"/>
        </w:rPr>
        <w:t xml:space="preserve">one tailed t-test </w:t>
      </w:r>
      <w:commentRangeEnd w:id="6"/>
      <w:r w:rsidRPr="00B52404">
        <w:rPr>
          <w:rStyle w:val="CommentReference"/>
        </w:rPr>
        <w:commentReference w:id="6"/>
      </w:r>
      <w:commentRangeEnd w:id="7"/>
      <w:r w:rsidR="003E21FE">
        <w:rPr>
          <w:rStyle w:val="CommentReference"/>
        </w:rPr>
        <w:commentReference w:id="7"/>
      </w:r>
      <w:commentRangeEnd w:id="8"/>
      <w:r w:rsidR="00012C8A">
        <w:rPr>
          <w:rStyle w:val="CommentReference"/>
        </w:rPr>
        <w:commentReference w:id="8"/>
      </w:r>
      <w:r w:rsidR="00012C8A">
        <w:t xml:space="preserve">with </w:t>
      </w:r>
      <w:r w:rsidR="00012C8A">
        <w:sym w:font="Symbol" w:char="F061"/>
      </w:r>
      <w:r w:rsidR="00012C8A">
        <w:t xml:space="preserve"> = 0.05 was chosen to determine if there was a significantly greater need</w:t>
      </w:r>
      <w:r w:rsidR="00CF3B03">
        <w:t xml:space="preserve">. </w:t>
      </w:r>
    </w:p>
    <w:p w:rsidR="00F56777" w:rsidRDefault="00F56777" w:rsidP="00F56777"/>
    <w:p w:rsidR="00833647" w:rsidRDefault="00833647" w:rsidP="00833647">
      <w:pPr>
        <w:pStyle w:val="Heading3"/>
      </w:pPr>
      <w:r>
        <w:t xml:space="preserve">Qualitative Results: </w:t>
      </w:r>
    </w:p>
    <w:p w:rsidR="00833647" w:rsidRDefault="00833647" w:rsidP="00F56777">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094C75" w:rsidTr="006D67B8">
        <w:trPr>
          <w:trHeight w:val="227"/>
        </w:trPr>
        <w:tc>
          <w:tcPr>
            <w:tcW w:w="1701" w:type="dxa"/>
            <w:shd w:val="clear" w:color="auto" w:fill="000000" w:themeFill="text1"/>
          </w:tcPr>
          <w:p w:rsidR="004F2557" w:rsidRPr="00600543" w:rsidRDefault="004F2557" w:rsidP="006D67B8">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rsidR="004F2557" w:rsidRPr="00600543" w:rsidRDefault="004F2557" w:rsidP="006D67B8">
            <w:pPr>
              <w:rPr>
                <w:b/>
                <w:color w:val="FFFFFF" w:themeColor="background1"/>
                <w:sz w:val="16"/>
                <w:szCs w:val="16"/>
              </w:rPr>
            </w:pPr>
            <w:r w:rsidRPr="00600543">
              <w:rPr>
                <w:b/>
                <w:color w:val="FFFFFF" w:themeColor="background1"/>
                <w:sz w:val="16"/>
                <w:szCs w:val="16"/>
              </w:rPr>
              <w:t>Instrument</w:t>
            </w:r>
          </w:p>
        </w:tc>
      </w:tr>
      <w:tr w:rsidR="004F2557" w:rsidRPr="00094C75" w:rsidTr="006D67B8">
        <w:tc>
          <w:tcPr>
            <w:tcW w:w="1701" w:type="dxa"/>
            <w:shd w:val="clear" w:color="auto" w:fill="BFBFBF" w:themeFill="background1" w:themeFillShade="BF"/>
          </w:tcPr>
          <w:p w:rsidR="004F2557" w:rsidRPr="00094C75" w:rsidRDefault="004F2557" w:rsidP="006D67B8">
            <w:pPr>
              <w:rPr>
                <w:sz w:val="16"/>
                <w:szCs w:val="16"/>
              </w:rPr>
            </w:pPr>
          </w:p>
        </w:tc>
        <w:tc>
          <w:tcPr>
            <w:tcW w:w="2410" w:type="dxa"/>
            <w:shd w:val="clear" w:color="auto" w:fill="BFBFBF" w:themeFill="background1" w:themeFillShade="BF"/>
          </w:tcPr>
          <w:p w:rsidR="004F2557" w:rsidRPr="00094C75" w:rsidRDefault="004F2557" w:rsidP="006D67B8">
            <w:pPr>
              <w:rPr>
                <w:sz w:val="16"/>
                <w:szCs w:val="16"/>
              </w:rPr>
            </w:pPr>
            <w:r w:rsidRPr="00094C75">
              <w:rPr>
                <w:sz w:val="16"/>
                <w:szCs w:val="16"/>
              </w:rPr>
              <w:t>Suction</w:t>
            </w:r>
          </w:p>
        </w:tc>
        <w:tc>
          <w:tcPr>
            <w:tcW w:w="2020" w:type="dxa"/>
            <w:shd w:val="clear" w:color="auto" w:fill="BFBFBF" w:themeFill="background1" w:themeFillShade="BF"/>
          </w:tcPr>
          <w:p w:rsidR="004F2557" w:rsidRPr="00094C75" w:rsidRDefault="004F2557" w:rsidP="006D67B8">
            <w:pPr>
              <w:rPr>
                <w:sz w:val="16"/>
                <w:szCs w:val="16"/>
              </w:rPr>
            </w:pPr>
            <w:r w:rsidRPr="00094C75">
              <w:rPr>
                <w:sz w:val="16"/>
                <w:szCs w:val="16"/>
              </w:rPr>
              <w:t>Cutting Bone</w:t>
            </w:r>
          </w:p>
        </w:tc>
        <w:tc>
          <w:tcPr>
            <w:tcW w:w="1697" w:type="dxa"/>
            <w:shd w:val="clear" w:color="auto" w:fill="BFBFBF" w:themeFill="background1" w:themeFillShade="BF"/>
          </w:tcPr>
          <w:p w:rsidR="004F2557" w:rsidRPr="00094C75" w:rsidRDefault="004F2557" w:rsidP="006D67B8">
            <w:pPr>
              <w:rPr>
                <w:sz w:val="16"/>
                <w:szCs w:val="16"/>
              </w:rPr>
            </w:pPr>
            <w:r w:rsidRPr="00094C75">
              <w:rPr>
                <w:sz w:val="16"/>
                <w:szCs w:val="16"/>
              </w:rPr>
              <w:t>Reaching areas</w:t>
            </w:r>
          </w:p>
        </w:tc>
        <w:tc>
          <w:tcPr>
            <w:tcW w:w="1455" w:type="dxa"/>
            <w:shd w:val="clear" w:color="auto" w:fill="BFBFBF" w:themeFill="background1" w:themeFillShade="BF"/>
          </w:tcPr>
          <w:p w:rsidR="004F2557" w:rsidRPr="00094C75" w:rsidRDefault="004F2557" w:rsidP="006D67B8">
            <w:pPr>
              <w:rPr>
                <w:sz w:val="16"/>
                <w:szCs w:val="16"/>
              </w:rPr>
            </w:pPr>
          </w:p>
        </w:tc>
        <w:tc>
          <w:tcPr>
            <w:tcW w:w="1065" w:type="dxa"/>
            <w:shd w:val="clear" w:color="auto" w:fill="BFBFBF" w:themeFill="background1" w:themeFillShade="BF"/>
          </w:tcPr>
          <w:p w:rsidR="004F2557" w:rsidRPr="00094C75" w:rsidRDefault="004F2557" w:rsidP="006D67B8">
            <w:pPr>
              <w:rPr>
                <w:sz w:val="16"/>
                <w:szCs w:val="16"/>
              </w:rPr>
            </w:pPr>
            <w:r w:rsidRPr="00094C75">
              <w:rPr>
                <w:sz w:val="16"/>
                <w:szCs w:val="16"/>
              </w:rPr>
              <w:t>cutting</w:t>
            </w: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rsidR="004F2557" w:rsidRPr="00094C75" w:rsidRDefault="004F2557" w:rsidP="006D67B8">
            <w:pPr>
              <w:rPr>
                <w:sz w:val="16"/>
                <w:szCs w:val="16"/>
              </w:rPr>
            </w:pPr>
            <w:r w:rsidRPr="00094C75">
              <w:rPr>
                <w:sz w:val="16"/>
                <w:szCs w:val="16"/>
              </w:rPr>
              <w:t>Reach disease in the mastoid through the canal (retractible)</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lastRenderedPageBreak/>
              <w:t>Endoscope holder to facilitate 2-handed surgery</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ent and longer instruments to reach supratubal recess or deep sinus tympani</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storz to fix endoscope to allow bimanual work is useful but too thick </w:t>
            </w:r>
          </w:p>
        </w:tc>
        <w:tc>
          <w:tcPr>
            <w:tcW w:w="2410" w:type="dxa"/>
            <w:shd w:val="clear" w:color="auto" w:fill="FFE599" w:themeFill="accent4" w:themeFillTint="66"/>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rsidR="004F2557" w:rsidRPr="00094C75" w:rsidRDefault="004F2557" w:rsidP="006D67B8">
            <w:pPr>
              <w:rPr>
                <w:sz w:val="16"/>
                <w:szCs w:val="16"/>
              </w:rPr>
            </w:pPr>
          </w:p>
        </w:tc>
        <w:tc>
          <w:tcPr>
            <w:tcW w:w="1697" w:type="dxa"/>
          </w:tcPr>
          <w:p w:rsidR="004F2557" w:rsidRPr="00094C75" w:rsidRDefault="0010476F" w:rsidP="006D67B8">
            <w:pPr>
              <w:rPr>
                <w:sz w:val="16"/>
                <w:szCs w:val="16"/>
              </w:rPr>
            </w:pPr>
            <w:r>
              <w:rPr>
                <w:sz w:val="16"/>
                <w:szCs w:val="16"/>
              </w:rPr>
              <w:t>Whirly bird instrument [from Bausch and lomb] not long enough to dissect cholesteatoma from sinus tympani if it is deep; instrument should be modified</w:t>
            </w: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10476F" w:rsidP="006D67B8">
            <w:pPr>
              <w:rPr>
                <w:rFonts w:ascii="Calibri" w:eastAsia="Times New Roman" w:hAnsi="Calibri" w:cs="Times New Roman"/>
                <w:color w:val="000000"/>
                <w:sz w:val="16"/>
                <w:szCs w:val="16"/>
                <w:lang w:val="en-CA" w:eastAsia="en-CA"/>
              </w:rPr>
            </w:pPr>
            <w:r>
              <w:rPr>
                <w:rFonts w:ascii="Calibri" w:eastAsia="Times New Roman" w:hAnsi="Calibri" w:cs="Times New Roman"/>
                <w:color w:val="000000"/>
                <w:sz w:val="16"/>
                <w:szCs w:val="16"/>
                <w:lang w:val="en-CA" w:eastAsia="en-CA"/>
              </w:rPr>
              <w:t>Safer to use endoscope holder to facilitate the two handed technique</w:t>
            </w:r>
          </w:p>
        </w:tc>
        <w:tc>
          <w:tcPr>
            <w:tcW w:w="2410" w:type="dxa"/>
            <w:shd w:val="clear" w:color="auto" w:fill="FFE599" w:themeFill="accent4" w:themeFillTint="66"/>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with different angles to suction cholesteatomatous matrix at different sites</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Improved curved suctions able to reach and aspirate cholesteatoma matrix from attic and sinus tympani (difficult to reach areas) current Storz curved suctions are too flimsy, thin and long</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smoke during laser surgery (separate or or mounted on the laser tip)</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bl>
    <w:p w:rsidR="00736DC5" w:rsidRDefault="004F2557" w:rsidP="00F56777">
      <w:r>
        <w:t xml:space="preserve">*yellow = both reaching and suction </w:t>
      </w:r>
      <w:bookmarkStart w:id="9" w:name="_GoBack"/>
      <w:bookmarkEnd w:id="9"/>
    </w:p>
    <w:p w:rsidR="00833647" w:rsidRDefault="00833647" w:rsidP="00F56777"/>
    <w:p w:rsidR="00833647" w:rsidRDefault="00833647" w:rsidP="00F56777"/>
    <w:p w:rsidR="00490FD1" w:rsidRDefault="00015BCD" w:rsidP="00086F3F">
      <w:pPr>
        <w:pStyle w:val="Heading2"/>
      </w:pPr>
      <w:r>
        <w:t xml:space="preserve">Discussion: </w:t>
      </w:r>
    </w:p>
    <w:p w:rsidR="00E326E5" w:rsidRPr="00F420DC"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r w:rsidRPr="00B55125">
        <w:rPr>
          <w:lang w:val="en-CA"/>
        </w:rPr>
        <w:t xml:space="preserve">ossicular reconstruction surgeries and they find the following factors difficult about TEES: single-handed surgery, efficiency/operative time, technical difficulty, cost, managing bleeding </w:t>
      </w:r>
      <w:r w:rsidR="00FD5AD2"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sidRPr="00B55125">
        <w:rPr>
          <w:lang w:val="en-CA"/>
        </w:rPr>
        <w:fldChar w:fldCharType="separate"/>
      </w:r>
      <w:r w:rsidRPr="00866A1C">
        <w:rPr>
          <w:noProof/>
          <w:lang w:val="en-CA"/>
        </w:rPr>
        <w:t>[6]</w:t>
      </w:r>
      <w:r w:rsidR="00FD5AD2"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10"/>
      <w:r w:rsidR="00CB0CFC">
        <w:rPr>
          <w:i/>
          <w:lang w:val="en-CA"/>
        </w:rPr>
        <w:t xml:space="preserve">Whil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10"/>
      <w:r w:rsidR="00235968">
        <w:rPr>
          <w:rStyle w:val="CommentReference"/>
        </w:rPr>
        <w:commentReference w:id="10"/>
      </w:r>
      <w:r w:rsidR="00951D1E">
        <w:rPr>
          <w:lang w:val="en-CA"/>
        </w:rPr>
        <w:t xml:space="preserve">. This survey included respondents internationally to get a world-wide response on what challenges during TEES require instrumentation. </w:t>
      </w:r>
    </w:p>
    <w:p w:rsidR="00715121" w:rsidRDefault="004327B4" w:rsidP="00F420DC">
      <w:pPr>
        <w:ind w:firstLine="720"/>
      </w:pPr>
      <w:commentRangeStart w:id="11"/>
      <w:r>
        <w:t>A</w:t>
      </w:r>
      <w:r w:rsidR="003E1D40" w:rsidRPr="00AC1CBF">
        <w:t>nalog visual scale</w:t>
      </w:r>
      <w:r>
        <w:t>s</w:t>
      </w:r>
      <w:r w:rsidR="003E1D40" w:rsidRPr="00AC1CBF">
        <w:t xml:space="preserve"> w</w:t>
      </w:r>
      <w:r>
        <w:t>ere</w:t>
      </w:r>
      <w:r w:rsidR="003E1D40" w:rsidRPr="00AC1CBF">
        <w:t xml:space="preserve"> chosen </w:t>
      </w:r>
      <w:r>
        <w:t xml:space="preserve">over likert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FD5AD2"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FD5AD2" w:rsidRPr="00AC1CBF">
        <w:fldChar w:fldCharType="separate"/>
      </w:r>
      <w:r w:rsidR="003E1D40" w:rsidRPr="00876325">
        <w:rPr>
          <w:noProof/>
        </w:rPr>
        <w:t>[11]</w:t>
      </w:r>
      <w:r w:rsidR="00FD5AD2" w:rsidRPr="00AC1CBF">
        <w:fldChar w:fldCharType="end"/>
      </w:r>
      <w:r w:rsidR="00FD5AD2"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FD5AD2" w:rsidRPr="00AC1CBF">
        <w:fldChar w:fldCharType="separate"/>
      </w:r>
      <w:r w:rsidR="003E1D40" w:rsidRPr="00876325">
        <w:rPr>
          <w:noProof/>
        </w:rPr>
        <w:t>[12]</w:t>
      </w:r>
      <w:r w:rsidR="00FD5AD2" w:rsidRPr="00AC1CBF">
        <w:fldChar w:fldCharType="end"/>
      </w:r>
      <w:r w:rsidR="003E1D40" w:rsidRPr="00AC1CBF">
        <w:t xml:space="preserve">. </w:t>
      </w:r>
      <w:commentRangeStart w:id="12"/>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likert scale because respondents </w:t>
      </w:r>
      <w:r w:rsidR="003E1D40">
        <w:t xml:space="preserve">are not </w:t>
      </w:r>
      <w:r w:rsidR="00235968" w:rsidRPr="00235968">
        <w:rPr>
          <w:i/>
        </w:rPr>
        <w:t xml:space="preserve">arbitrarily bound to a set </w:t>
      </w:r>
      <w:r w:rsidR="00235968" w:rsidRPr="004327B4">
        <w:rPr>
          <w:i/>
        </w:rPr>
        <w:t xml:space="preserve">number of </w:t>
      </w:r>
      <w:r w:rsidR="00235968" w:rsidRPr="004327B4">
        <w:rPr>
          <w:i/>
        </w:rPr>
        <w:lastRenderedPageBreak/>
        <w:t>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likert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FD5AD2">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FD5AD2">
        <w:fldChar w:fldCharType="separate"/>
      </w:r>
      <w:r w:rsidR="003E1D40" w:rsidRPr="00876325">
        <w:rPr>
          <w:noProof/>
        </w:rPr>
        <w:t>[11]</w:t>
      </w:r>
      <w:r w:rsidR="00FD5AD2">
        <w:fldChar w:fldCharType="end"/>
      </w:r>
      <w:r w:rsidR="00FD5AD2">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FD5AD2">
        <w:fldChar w:fldCharType="separate"/>
      </w:r>
      <w:r w:rsidR="003E1D40" w:rsidRPr="00876325">
        <w:rPr>
          <w:noProof/>
        </w:rPr>
        <w:t>[13]</w:t>
      </w:r>
      <w:r w:rsidR="00FD5AD2">
        <w:fldChar w:fldCharType="end"/>
      </w:r>
      <w:r w:rsidR="003E1D40" w:rsidRPr="00AC1CBF">
        <w:t xml:space="preserve">. </w:t>
      </w:r>
      <w:commentRangeEnd w:id="12"/>
      <w:r w:rsidR="00B90E0D">
        <w:rPr>
          <w:rStyle w:val="CommentReference"/>
        </w:rPr>
        <w:commentReference w:id="12"/>
      </w:r>
      <w:commentRangeEnd w:id="11"/>
      <w:r>
        <w:rPr>
          <w:rStyle w:val="CommentReference"/>
        </w:rPr>
        <w:commentReference w:id="11"/>
      </w:r>
    </w:p>
    <w:p w:rsidR="00715121" w:rsidRDefault="00715121" w:rsidP="00DB3A3F">
      <w:pPr>
        <w:ind w:firstLine="720"/>
        <w:rPr>
          <w:lang w:val="en-CA"/>
        </w:rPr>
      </w:pPr>
      <w:r>
        <w:t>The following discusses the different difficulties outli</w:t>
      </w:r>
      <w:r w:rsidR="00902161">
        <w:t>ned in the questionnaire:</w:t>
      </w:r>
    </w:p>
    <w:p w:rsidR="003E1D40" w:rsidRPr="003E1D40" w:rsidRDefault="003E1D40" w:rsidP="003E1D40"/>
    <w:p w:rsidR="000B67EC" w:rsidRDefault="008D0425" w:rsidP="00414708">
      <w:pPr>
        <w:pStyle w:val="Heading3"/>
        <w:rPr>
          <w:lang w:val="en-CA"/>
        </w:rPr>
      </w:pPr>
      <w:r>
        <w:rPr>
          <w:lang w:val="en-CA"/>
        </w:rPr>
        <w:t>Bleeding c</w:t>
      </w:r>
      <w:r w:rsidR="000B67EC">
        <w:rPr>
          <w:lang w:val="en-CA"/>
        </w:rPr>
        <w:t xml:space="preserve">ontrol </w:t>
      </w:r>
    </w:p>
    <w:p w:rsidR="00E0401A" w:rsidRDefault="00E0401A" w:rsidP="00B90E0D">
      <w:pPr>
        <w:ind w:firstLine="720"/>
      </w:pPr>
    </w:p>
    <w:p w:rsidR="00731421" w:rsidRDefault="00731421" w:rsidP="00B90E0D">
      <w:pPr>
        <w:ind w:firstLine="720"/>
      </w:pPr>
      <w:commentRangeStart w:id="13"/>
      <w:r>
        <w:t>-discuss the nature of the challenge</w:t>
      </w:r>
    </w:p>
    <w:p w:rsidR="00E0401A" w:rsidRDefault="00E0401A" w:rsidP="00B90E0D">
      <w:pPr>
        <w:ind w:firstLine="720"/>
      </w:pPr>
      <w:r>
        <w:t>-identified this as a challenge</w:t>
      </w:r>
      <w:r w:rsidR="00731421">
        <w:t xml:space="preserve"> (can also cite an excellent paper by le Nobel et al.!!)</w:t>
      </w:r>
    </w:p>
    <w:p w:rsidR="00E0401A" w:rsidRDefault="00E0401A" w:rsidP="00B90E0D">
      <w:pPr>
        <w:ind w:firstLine="720"/>
      </w:pPr>
      <w:r>
        <w:t>-compare this to existing literature on the topic</w:t>
      </w:r>
      <w:r w:rsidR="001711A9">
        <w:t xml:space="preserve"> (i.e. did we identify this as being a greater concern? Subgroup analyses?)</w:t>
      </w:r>
    </w:p>
    <w:p w:rsidR="00E0401A" w:rsidRDefault="00E0401A" w:rsidP="00B90E0D">
      <w:pPr>
        <w:ind w:firstLine="720"/>
      </w:pPr>
      <w:r>
        <w:t xml:space="preserve">-discuss </w:t>
      </w:r>
      <w:r w:rsidR="00731421">
        <w:t>existing methods managing bleeding</w:t>
      </w:r>
    </w:p>
    <w:p w:rsidR="00731421" w:rsidRDefault="00731421" w:rsidP="00B90E0D">
      <w:pPr>
        <w:ind w:firstLine="720"/>
      </w:pPr>
      <w:r>
        <w:t>-discuss potential future ways of managing</w:t>
      </w:r>
    </w:p>
    <w:commentRangeEnd w:id="13"/>
    <w:p w:rsidR="00731421" w:rsidRDefault="00731421" w:rsidP="00B90E0D">
      <w:pPr>
        <w:ind w:firstLine="720"/>
      </w:pPr>
      <w:r>
        <w:rPr>
          <w:rStyle w:val="CommentReference"/>
        </w:rPr>
        <w:commentReference w:id="13"/>
      </w:r>
    </w:p>
    <w:p w:rsidR="00B61F40" w:rsidRPr="00B90E0D" w:rsidRDefault="000B67EC" w:rsidP="00B90E0D">
      <w:pPr>
        <w:ind w:firstLine="720"/>
      </w:pPr>
      <w:r>
        <w:t>Managing bleeding has been reported as a challenge during TEES (by 24% of Canadian Otologist repondents in Lea et al.’s survey)</w:t>
      </w:r>
      <w:r w:rsidR="00FD5AD2">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FD5AD2">
        <w:fldChar w:fldCharType="separate"/>
      </w:r>
      <w:r w:rsidR="00866A1C" w:rsidRPr="00866A1C">
        <w:rPr>
          <w:noProof/>
        </w:rPr>
        <w:t>[5]</w:t>
      </w:r>
      <w:r w:rsidR="00FD5AD2">
        <w:fldChar w:fldCharType="end"/>
      </w:r>
      <w:r w:rsidR="00FD5AD2">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fldChar w:fldCharType="separate"/>
      </w:r>
      <w:r w:rsidR="00866A1C" w:rsidRPr="00866A1C">
        <w:rPr>
          <w:noProof/>
        </w:rPr>
        <w:t>[6]</w:t>
      </w:r>
      <w:r w:rsidR="00FD5AD2">
        <w:fldChar w:fldCharType="end"/>
      </w:r>
      <w:r w:rsidR="00FD5AD2">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Pr="00A440DB">
        <w:rPr>
          <w:noProof/>
        </w:rPr>
        <w:t>[3]</w:t>
      </w:r>
      <w:r w:rsidR="00FD5AD2">
        <w:fldChar w:fldCharType="end"/>
      </w:r>
      <w:r w:rsidR="00FD5AD2">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FD5AD2">
        <w:fldChar w:fldCharType="separate"/>
      </w:r>
      <w:r w:rsidR="00866A1C" w:rsidRPr="00866A1C">
        <w:rPr>
          <w:noProof/>
        </w:rPr>
        <w:t>[4]</w:t>
      </w:r>
      <w:r w:rsidR="00FD5AD2">
        <w:fldChar w:fldCharType="end"/>
      </w:r>
      <w:r w:rsidR="00FD5AD2">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D5AD2">
        <w:fldChar w:fldCharType="separate"/>
      </w:r>
      <w:r w:rsidR="00F079FC" w:rsidRPr="00F079FC">
        <w:rPr>
          <w:noProof/>
        </w:rPr>
        <w:t>[14]</w:t>
      </w:r>
      <w:r w:rsidR="00FD5AD2">
        <w:fldChar w:fldCharType="end"/>
      </w:r>
      <w:r>
        <w:t xml:space="preserve">. </w:t>
      </w:r>
      <w:r w:rsidR="009C5325">
        <w:t xml:space="preserve">As well, excessive bleeding during cholesteatoma surgery has been linked to residual cholesteatoma rates </w:t>
      </w:r>
      <w:r w:rsidR="009C5325">
        <w:fldChar w:fldCharType="begin" w:fldLock="1"/>
      </w:r>
      <w:r w:rsidR="009C5325">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instrText>
      </w:r>
      <w:r w:rsidR="009C5325">
        <w:fldChar w:fldCharType="separate"/>
      </w:r>
      <w:r w:rsidR="009C5325" w:rsidRPr="009C5325">
        <w:rPr>
          <w:noProof/>
        </w:rPr>
        <w:t>[15]</w:t>
      </w:r>
      <w:r w:rsidR="009C5325">
        <w:fldChar w:fldCharType="end"/>
      </w:r>
      <w:r w:rsidR="009C5325">
        <w:t xml:space="preserve">. </w:t>
      </w:r>
      <w:r w:rsidR="00B61F40">
        <w:t>Specialized instruments are being developed to mitigate the problem of bleeding control. Instruments that incorporate a functional tip with a suction shaft allow for cutting, dissecting or elevating tissues while suctioning</w:t>
      </w:r>
      <w:r w:rsidR="00FD5AD2">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Pr="00A440DB">
        <w:rPr>
          <w:noProof/>
        </w:rPr>
        <w:t>[3]</w:t>
      </w:r>
      <w:r w:rsidR="00FD5AD2">
        <w:fldChar w:fldCharType="end"/>
      </w:r>
      <w:r>
        <w:t xml:space="preserve">. </w:t>
      </w:r>
      <w:r w:rsidR="00B61F40">
        <w:t xml:space="preserve">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FD5AD2">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fldChar w:fldCharType="separate"/>
      </w:r>
      <w:r w:rsidR="00B61F40" w:rsidRPr="001C12A0">
        <w:rPr>
          <w:noProof/>
        </w:rPr>
        <w:t>[8]</w:t>
      </w:r>
      <w:r w:rsidR="00FD5AD2">
        <w:fldChar w:fldCharType="end"/>
      </w:r>
      <w:r w:rsidR="00FD5AD2">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D5AD2">
        <w:fldChar w:fldCharType="separate"/>
      </w:r>
      <w:r w:rsidR="00F079FC" w:rsidRPr="00F079FC">
        <w:rPr>
          <w:noProof/>
        </w:rPr>
        <w:t>[14]</w:t>
      </w:r>
      <w:r w:rsidR="00FD5AD2">
        <w:fldChar w:fldCharType="end"/>
      </w:r>
      <w:r w:rsidR="00B61F40">
        <w:t xml:space="preserve">. </w:t>
      </w:r>
      <w:r w:rsidR="00A73588">
        <w:t xml:space="preserve">Another method of controlling bleeding during TEES is to use instruments that combine suction with another functionality, such as dissection or cutting. From the respondent’s comments about future instruments, nine out of seventeen comments requested a suction-enabled tool. </w:t>
      </w:r>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A73588" w:rsidRPr="00B90E0D" w:rsidRDefault="000B67EC" w:rsidP="00A73588">
      <w:pPr>
        <w:ind w:firstLine="720"/>
      </w:pPr>
      <w:r>
        <w:t xml:space="preserve">Difficult to reach anatomical recesses include the sinus tympani, facial recess and anterior epitympanic recess  </w:t>
      </w:r>
      <w:r w:rsidR="00FD5AD2">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Pr="00A440DB">
        <w:rPr>
          <w:noProof/>
        </w:rPr>
        <w:t>[3]</w:t>
      </w:r>
      <w:r w:rsidR="00FD5AD2">
        <w:fldChar w:fldCharType="end"/>
      </w:r>
      <w:r>
        <w:t xml:space="preserve">. As well, residual cholesteatoma occurs if </w:t>
      </w:r>
      <w:r w:rsidR="00A73588">
        <w:t>it</w:t>
      </w:r>
      <w:r>
        <w:t xml:space="preserve"> is found in inaccessible areas </w:t>
      </w:r>
      <w:r w:rsidR="00FD5AD2">
        <w:fldChar w:fldCharType="begin" w:fldLock="1"/>
      </w:r>
      <w:r w:rsidR="009C5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instrText>
      </w:r>
      <w:r w:rsidR="00FD5AD2">
        <w:fldChar w:fldCharType="separate"/>
      </w:r>
      <w:r w:rsidR="009C5325" w:rsidRPr="009C5325">
        <w:rPr>
          <w:noProof/>
        </w:rPr>
        <w:t>[16]</w:t>
      </w:r>
      <w:r w:rsidR="00FD5AD2">
        <w:fldChar w:fldCharType="end"/>
      </w:r>
      <w:r w:rsidR="00FD5AD2">
        <w:fldChar w:fldCharType="begin" w:fldLock="1"/>
      </w:r>
      <w:r w:rsidR="009C5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instrText>
      </w:r>
      <w:r w:rsidR="00FD5AD2">
        <w:fldChar w:fldCharType="separate"/>
      </w:r>
      <w:r w:rsidR="009C5325" w:rsidRPr="009C5325">
        <w:rPr>
          <w:noProof/>
        </w:rPr>
        <w:t>[17]</w:t>
      </w:r>
      <w:r w:rsidR="00FD5AD2">
        <w:fldChar w:fldCharType="end"/>
      </w:r>
      <w:r>
        <w:t xml:space="preserve">.  </w:t>
      </w:r>
      <w:r w:rsidR="000F119D">
        <w:t>Reaching structures visualized by the endoscope and dissection and removal of cholesteatoma resulted in the highest degree of need</w:t>
      </w:r>
      <w:r w:rsidR="00A73588">
        <w:t xml:space="preserve"> at </w:t>
      </w:r>
      <w:r w:rsidR="00A73588" w:rsidRPr="00012C8A">
        <w:rPr>
          <w:highlight w:val="yellow"/>
        </w:rPr>
        <w:t>83%</w:t>
      </w:r>
      <w:r w:rsidR="00A73588" w:rsidRPr="00012C8A">
        <w:rPr>
          <w:highlight w:val="yellow"/>
        </w:rPr>
        <w:sym w:font="Symbol" w:char="F0B1"/>
      </w:r>
      <w:r w:rsidR="00A73588" w:rsidRPr="00012C8A">
        <w:rPr>
          <w:highlight w:val="yellow"/>
        </w:rPr>
        <w:t>4% and 78</w:t>
      </w:r>
      <w:r w:rsidR="00A73588" w:rsidRPr="00A73588">
        <w:rPr>
          <w:highlight w:val="yellow"/>
        </w:rPr>
        <w:t>%</w:t>
      </w:r>
      <w:r w:rsidR="00A73588" w:rsidRPr="00A73588">
        <w:rPr>
          <w:highlight w:val="yellow"/>
        </w:rPr>
        <w:sym w:font="Symbol" w:char="F0B1"/>
      </w:r>
      <w:r w:rsidR="00A73588" w:rsidRPr="00A73588">
        <w:rPr>
          <w:highlight w:val="yellow"/>
        </w:rPr>
        <w:t>4%</w:t>
      </w:r>
      <w:r w:rsidR="00A73588">
        <w:t>, respectively</w:t>
      </w:r>
      <w:r w:rsidR="000F119D">
        <w:t xml:space="preserve">. These two difficulties are related as </w:t>
      </w:r>
      <w:r w:rsidR="00A73588">
        <w:t>dissection</w:t>
      </w:r>
      <w:r w:rsidR="000F119D">
        <w:t xml:space="preserve">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FD5AD2">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00EE3C40" w:rsidRPr="00A440DB">
        <w:rPr>
          <w:noProof/>
        </w:rPr>
        <w:t>[3]</w:t>
      </w:r>
      <w:r w:rsidR="00FD5AD2">
        <w:fldChar w:fldCharType="end"/>
      </w:r>
      <w:r w:rsidR="00EE3C40">
        <w:t>. However, the curve in the shaft is fixed and there are areas where the tip cannot reach, which would require bone removal.</w:t>
      </w:r>
      <w:r w:rsidR="00A73588">
        <w:t xml:space="preserve"> Using a set of instruments that have an array of different curvatures at the tip or a controllable curved tip </w:t>
      </w:r>
      <w:r w:rsidR="00A73588">
        <w:lastRenderedPageBreak/>
        <w:t>might be more useful in reaching these difficult to reach areas inside the anatomy.</w:t>
      </w:r>
      <w:r w:rsidR="00A73588" w:rsidRPr="00A73588">
        <w:t xml:space="preserve"> </w:t>
      </w:r>
      <w:r w:rsidR="00A73588">
        <w:t xml:space="preserve">From the respondent’s comments about future instruments, nine out of seventeen comments requested a tool that can reach more areas. </w:t>
      </w:r>
    </w:p>
    <w:p w:rsidR="000B67EC" w:rsidRPr="00FF1426" w:rsidRDefault="000B67EC" w:rsidP="00414708">
      <w:pPr>
        <w:ind w:firstLine="720"/>
      </w:pP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r w:rsidRPr="000B67EC">
        <w:rPr>
          <w:highlight w:val="yellow"/>
        </w:rPr>
        <w:t>need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FD5AD2">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000B67EC" w:rsidRPr="00A440DB">
        <w:rPr>
          <w:noProof/>
        </w:rPr>
        <w:t>[3]</w:t>
      </w:r>
      <w:r w:rsidR="00FD5AD2">
        <w:fldChar w:fldCharType="end"/>
      </w:r>
      <w:r w:rsidR="00FD5AD2">
        <w:fldChar w:fldCharType="begin" w:fldLock="1"/>
      </w:r>
      <w:r w:rsidR="009C5325">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D5AD2">
        <w:fldChar w:fldCharType="separate"/>
      </w:r>
      <w:r w:rsidRPr="00EE3C40">
        <w:rPr>
          <w:noProof/>
        </w:rPr>
        <w:t>[14]</w:t>
      </w:r>
      <w:r w:rsidR="00FD5AD2">
        <w:fldChar w:fldCharType="end"/>
      </w:r>
      <w:r w:rsidR="000B67EC">
        <w:t>. This difficulty during surgery requires the surgeon to remove the tool and endoscope, and wipe it periodically when the lens is not clean. The lens can also become dirty during drilling when pieces of bone and irrigation fluid are flowing in the surgical field</w:t>
      </w:r>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FD5AD2">
        <w:fldChar w:fldCharType="begin" w:fldLock="1"/>
      </w:r>
      <w:r w:rsidR="009C5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FD5AD2">
        <w:fldChar w:fldCharType="separate"/>
      </w:r>
      <w:r w:rsidR="009C5325" w:rsidRPr="009C5325">
        <w:rPr>
          <w:noProof/>
        </w:rPr>
        <w:t>[18]</w:t>
      </w:r>
      <w:r w:rsidR="00FD5AD2">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FD5AD2">
        <w:fldChar w:fldCharType="begin" w:fldLock="1"/>
      </w:r>
      <w:r w:rsidR="009C5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FD5AD2">
        <w:fldChar w:fldCharType="separate"/>
      </w:r>
      <w:r w:rsidR="009C5325" w:rsidRPr="009C5325">
        <w:rPr>
          <w:noProof/>
        </w:rPr>
        <w:t>[18]</w:t>
      </w:r>
      <w:r w:rsidR="00FD5AD2">
        <w:fldChar w:fldCharType="end"/>
      </w:r>
      <w:r>
        <w:t xml:space="preserve">. Performing this technique single handedly can be challenging and so perhaps a tool that facilitates graft manipulation would be helpful for TEES surgeons. </w:t>
      </w:r>
      <w:r w:rsidR="00333E83">
        <w:t xml:space="preserve">Lea and Mijovic show that cartilage or graft placement is easier when using two hands in a surgery video </w:t>
      </w:r>
      <w:r w:rsidR="00FD5AD2">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fldChar w:fldCharType="separate"/>
      </w:r>
      <w:r w:rsidR="00333E83" w:rsidRPr="00333E83">
        <w:rPr>
          <w:noProof/>
        </w:rPr>
        <w:t>[8]</w:t>
      </w:r>
      <w:r w:rsidR="00FD5AD2">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5E6EE5" w:rsidP="00132782">
      <w:pPr>
        <w:pStyle w:val="ListParagraph"/>
        <w:numPr>
          <w:ilvl w:val="1"/>
          <w:numId w:val="6"/>
        </w:numPr>
      </w:pPr>
      <w:r>
        <w:t>The questionnaire was sent to otologists interested in endoscopic ear surgery, as the respondents attended TEES courses and are members of IWGEES. We have a low sample size of surgeons who do 0% of surger</w:t>
      </w:r>
      <w:r w:rsidR="00A77552">
        <w:t>ies totally endoscopically (4/22</w:t>
      </w:r>
      <w:r>
        <w:t xml:space="preserve">). </w:t>
      </w:r>
    </w:p>
    <w:p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TEES cholesteatoma would probably need more instrumentation for dissecting and reaching cholesteatoma. </w:t>
      </w:r>
    </w:p>
    <w:p w:rsidR="00B01A62" w:rsidRDefault="00B01A62" w:rsidP="00132782">
      <w:pPr>
        <w:pStyle w:val="ListParagraph"/>
        <w:numPr>
          <w:ilvl w:val="1"/>
          <w:numId w:val="6"/>
        </w:numPr>
      </w:pPr>
      <w:r>
        <w:lastRenderedPageBreak/>
        <w:t xml:space="preserve">Low response rate. The questionnaire, with 11 questions, was designed to be very short and easy to complete but it still received a low response rate. </w:t>
      </w:r>
    </w:p>
    <w:p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TEES surgeons, this limitation is not so significant as we want to know the opinions of surgeons who practice TEES and are therefore interested in TEES. </w:t>
      </w:r>
    </w:p>
    <w:p w:rsidR="00A40CE7" w:rsidRDefault="00A40CE7">
      <w:r>
        <w:br w:type="page"/>
      </w:r>
    </w:p>
    <w:p w:rsidR="005163DD" w:rsidRPr="00FB5D5E" w:rsidRDefault="005163DD" w:rsidP="005163DD">
      <w:pPr>
        <w:rPr>
          <w:lang w:val="en-CA"/>
        </w:rPr>
      </w:pPr>
      <w:r>
        <w:rPr>
          <w:lang w:val="en-CA"/>
        </w:rPr>
        <w:lastRenderedPageBreak/>
        <w:t xml:space="preserve">Notes: </w:t>
      </w:r>
    </w:p>
    <w:p w:rsidR="005163DD" w:rsidRDefault="005163DD" w:rsidP="005163DD">
      <w:pPr>
        <w:pStyle w:val="ListParagraph"/>
        <w:numPr>
          <w:ilvl w:val="0"/>
          <w:numId w:val="16"/>
        </w:numPr>
      </w:pPr>
      <w:r>
        <w:t>Why are we doing a needs analysis?</w:t>
      </w:r>
    </w:p>
    <w:p w:rsidR="005163DD" w:rsidRDefault="005163DD" w:rsidP="005163DD">
      <w:r>
        <w:t>To identify, describe and rank the difficulties experienced during TEES and if developing new instruments to address these challenges would be beneficial to TEES.</w:t>
      </w:r>
    </w:p>
    <w:p w:rsidR="005163DD" w:rsidRDefault="005163DD" w:rsidP="005163DD">
      <w:pPr>
        <w:pStyle w:val="ListParagraph"/>
        <w:numPr>
          <w:ilvl w:val="0"/>
          <w:numId w:val="16"/>
        </w:numPr>
      </w:pPr>
      <w:r>
        <w:t>What do we want to learn from the needs analysis?</w:t>
      </w:r>
    </w:p>
    <w:p w:rsidR="005163DD" w:rsidRDefault="005163DD" w:rsidP="005163DD">
      <w:r>
        <w:t>The difficulties that are most widely experienced by TEES surgeons and what difficulties do surgeons require new instruments for.</w:t>
      </w:r>
    </w:p>
    <w:p w:rsidR="005163DD" w:rsidRDefault="005163DD" w:rsidP="005163DD">
      <w:pPr>
        <w:pStyle w:val="ListParagraph"/>
        <w:numPr>
          <w:ilvl w:val="0"/>
          <w:numId w:val="16"/>
        </w:numPr>
      </w:pPr>
      <w:r>
        <w:t>What context does the reader need in order to understand this study?</w:t>
      </w:r>
    </w:p>
    <w:p w:rsidR="005163DD" w:rsidRDefault="005163DD" w:rsidP="005163DD">
      <w:pPr>
        <w:pStyle w:val="ListParagraph"/>
        <w:ind w:left="0"/>
      </w:pPr>
      <w:r>
        <w:t xml:space="preserve">TEES, endoscopes used </w:t>
      </w:r>
    </w:p>
    <w:p w:rsidR="005163DD" w:rsidRDefault="005163DD" w:rsidP="005163DD">
      <w:pPr>
        <w:pStyle w:val="ListParagraph"/>
        <w:numPr>
          <w:ilvl w:val="0"/>
          <w:numId w:val="17"/>
        </w:numPr>
      </w:pPr>
      <w:r>
        <w:t xml:space="preserve">Clinical implications, and say that this method is still contended because of…. The problems of TEES </w:t>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FD5AD2">
        <w:fldChar w:fldCharType="begin" w:fldLock="1"/>
      </w:r>
      <w:r w:rsidR="009C5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FD5AD2">
        <w:fldChar w:fldCharType="separate"/>
      </w:r>
      <w:r w:rsidR="009C5325" w:rsidRPr="009C5325">
        <w:rPr>
          <w:noProof/>
        </w:rPr>
        <w:t>[19]</w:t>
      </w:r>
      <w:r w:rsidR="00FD5AD2">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analysed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BE7A8C" w:rsidRDefault="00BE7A8C">
      <w:r>
        <w:lastRenderedPageBreak/>
        <w:br w:type="page"/>
      </w:r>
    </w:p>
    <w:p w:rsidR="009D26E4" w:rsidRDefault="00BE7A8C" w:rsidP="00EE3C40">
      <w:pPr>
        <w:widowControl w:val="0"/>
        <w:autoSpaceDE w:val="0"/>
        <w:autoSpaceDN w:val="0"/>
        <w:adjustRightInd w:val="0"/>
        <w:spacing w:after="140"/>
        <w:ind w:left="640" w:hanging="640"/>
      </w:pPr>
      <w:r>
        <w:lastRenderedPageBreak/>
        <w:t>Bibliography:</w:t>
      </w:r>
    </w:p>
    <w:p w:rsidR="009C5325" w:rsidRPr="009C5325" w:rsidRDefault="00FD5AD2" w:rsidP="009C5325">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9C5325" w:rsidRPr="009C5325">
        <w:rPr>
          <w:rFonts w:ascii="Calibri" w:hAnsi="Calibri" w:cs="Times New Roman"/>
          <w:noProof/>
        </w:rPr>
        <w:t>[1]</w:t>
      </w:r>
      <w:r w:rsidR="009C5325" w:rsidRPr="009C5325">
        <w:rPr>
          <w:rFonts w:ascii="Calibri" w:hAnsi="Calibri" w:cs="Times New Roman"/>
          <w:noProof/>
        </w:rPr>
        <w:tab/>
        <w:t xml:space="preserve">M. S. Cohen, L. D. Landegger, E. D. Kozin, and D. J. Lee, “Pediatric endoscopic ear surgery in clinical practice: Lessons learned and early outcomes,” </w:t>
      </w:r>
      <w:r w:rsidR="009C5325" w:rsidRPr="009C5325">
        <w:rPr>
          <w:rFonts w:ascii="Calibri" w:hAnsi="Calibri" w:cs="Times New Roman"/>
          <w:i/>
          <w:iCs/>
          <w:noProof/>
        </w:rPr>
        <w:t>Laryngoscope</w:t>
      </w:r>
      <w:r w:rsidR="009C5325" w:rsidRPr="009C5325">
        <w:rPr>
          <w:rFonts w:ascii="Calibri" w:hAnsi="Calibri" w:cs="Times New Roman"/>
          <w:noProof/>
        </w:rPr>
        <w:t>, p. n/a-n/a, 201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2]</w:t>
      </w:r>
      <w:r w:rsidRPr="009C5325">
        <w:rPr>
          <w:rFonts w:ascii="Calibri" w:hAnsi="Calibri" w:cs="Times New Roman"/>
          <w:noProof/>
        </w:rPr>
        <w:tab/>
        <w:t xml:space="preserve">H. Kanona, J. S. Virk, and A. Owa, “Endoscopic ear surgery: A case series and first United Kingdom experience.,” </w:t>
      </w:r>
      <w:r w:rsidRPr="009C5325">
        <w:rPr>
          <w:rFonts w:ascii="Calibri" w:hAnsi="Calibri" w:cs="Times New Roman"/>
          <w:i/>
          <w:iCs/>
          <w:noProof/>
        </w:rPr>
        <w:t>World J. Clin. cases</w:t>
      </w:r>
      <w:r w:rsidRPr="009C5325">
        <w:rPr>
          <w:rFonts w:ascii="Calibri" w:hAnsi="Calibri" w:cs="Times New Roman"/>
          <w:noProof/>
        </w:rPr>
        <w:t>, vol. 3, no. 3, pp. 310–7, 201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3]</w:t>
      </w:r>
      <w:r w:rsidRPr="009C5325">
        <w:rPr>
          <w:rFonts w:ascii="Calibri" w:hAnsi="Calibri" w:cs="Times New Roman"/>
          <w:noProof/>
        </w:rPr>
        <w:tab/>
        <w:t xml:space="preserve">M. Badr-el-dine, “Instrumentation and Technologies in Endoscopic Ear Surgery,” </w:t>
      </w:r>
      <w:r w:rsidRPr="009C5325">
        <w:rPr>
          <w:rFonts w:ascii="Calibri" w:hAnsi="Calibri" w:cs="Times New Roman"/>
          <w:i/>
          <w:iCs/>
          <w:noProof/>
        </w:rPr>
        <w:t>Otolaryngol. Clin. NA</w:t>
      </w:r>
      <w:r w:rsidRPr="009C5325">
        <w:rPr>
          <w:rFonts w:ascii="Calibri" w:hAnsi="Calibri" w:cs="Times New Roman"/>
          <w:noProof/>
        </w:rPr>
        <w:t>, vol. 46, no. 2, pp. 211–225, 2013.</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4]</w:t>
      </w:r>
      <w:r w:rsidRPr="009C5325">
        <w:rPr>
          <w:rFonts w:ascii="Calibri" w:hAnsi="Calibri" w:cs="Times New Roman"/>
          <w:noProof/>
        </w:rPr>
        <w:tab/>
        <w:t xml:space="preserve">M. L. Bennett, D. Zhang, R. F. Labadie, and J. H. Noble, “Comparison of Middle Ear Visualization With Endoscopy and Microscopy,” </w:t>
      </w:r>
      <w:r w:rsidRPr="009C5325">
        <w:rPr>
          <w:rFonts w:ascii="Calibri" w:hAnsi="Calibri" w:cs="Times New Roman"/>
          <w:i/>
          <w:iCs/>
          <w:noProof/>
        </w:rPr>
        <w:t>Otol. Neurotol.</w:t>
      </w:r>
      <w:r w:rsidRPr="009C5325">
        <w:rPr>
          <w:rFonts w:ascii="Calibri" w:hAnsi="Calibri" w:cs="Times New Roman"/>
          <w:noProof/>
        </w:rPr>
        <w:t>, vol. 37, pp. 362–366,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5]</w:t>
      </w:r>
      <w:r w:rsidRPr="009C5325">
        <w:rPr>
          <w:rFonts w:ascii="Calibri" w:hAnsi="Calibri" w:cs="Times New Roman"/>
          <w:noProof/>
        </w:rPr>
        <w:tab/>
        <w:t xml:space="preserve">M. Tarabichi, “Endoscopic Middle Ear Surgery,” </w:t>
      </w:r>
      <w:r w:rsidRPr="009C5325">
        <w:rPr>
          <w:rFonts w:ascii="Calibri" w:hAnsi="Calibri" w:cs="Times New Roman"/>
          <w:i/>
          <w:iCs/>
          <w:noProof/>
        </w:rPr>
        <w:t>Ann. Otol. Rhinol. Laryngol.</w:t>
      </w:r>
      <w:r w:rsidRPr="009C5325">
        <w:rPr>
          <w:rFonts w:ascii="Calibri" w:hAnsi="Calibri" w:cs="Times New Roman"/>
          <w:noProof/>
        </w:rPr>
        <w:t>, vol. 108, no. 1, pp. 39–46, 1999.</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6]</w:t>
      </w:r>
      <w:r w:rsidRPr="009C5325">
        <w:rPr>
          <w:rFonts w:ascii="Calibri" w:hAnsi="Calibri" w:cs="Times New Roman"/>
          <w:noProof/>
        </w:rPr>
        <w:tab/>
        <w:t xml:space="preserve">M. Yong, T. Mijovic, and J. Lea, “Endoscopic ear surgery in Canada : a cross-sectional study,” </w:t>
      </w:r>
      <w:r w:rsidRPr="009C5325">
        <w:rPr>
          <w:rFonts w:ascii="Calibri" w:hAnsi="Calibri" w:cs="Times New Roman"/>
          <w:i/>
          <w:iCs/>
          <w:noProof/>
        </w:rPr>
        <w:t>J. Otolaryngol. - Head Neck Surg.</w:t>
      </w:r>
      <w:r w:rsidRPr="009C5325">
        <w:rPr>
          <w:rFonts w:ascii="Calibri" w:hAnsi="Calibri" w:cs="Times New Roman"/>
          <w:noProof/>
        </w:rPr>
        <w:t>, pp. 1–8,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7]</w:t>
      </w:r>
      <w:r w:rsidRPr="009C5325">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9C5325">
        <w:rPr>
          <w:rFonts w:ascii="Calibri" w:hAnsi="Calibri" w:cs="Times New Roman"/>
          <w:i/>
          <w:iCs/>
          <w:noProof/>
        </w:rPr>
        <w:t>Eur. Arch. Oto-Rhino-Laryngology</w:t>
      </w:r>
      <w:r w:rsidRPr="009C5325">
        <w:rPr>
          <w:rFonts w:ascii="Calibri" w:hAnsi="Calibri" w:cs="Times New Roman"/>
          <w:noProof/>
        </w:rPr>
        <w:t>, vol. 273, no. 9, pp. 2533–2540,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8]</w:t>
      </w:r>
      <w:r w:rsidRPr="009C5325">
        <w:rPr>
          <w:rFonts w:ascii="Calibri" w:hAnsi="Calibri" w:cs="Times New Roman"/>
          <w:noProof/>
        </w:rPr>
        <w:tab/>
        <w:t xml:space="preserve">T. Mijovic and J. Lea, “Training and Education in Endoscopic Ear Surgery,” </w:t>
      </w:r>
      <w:r w:rsidRPr="009C5325">
        <w:rPr>
          <w:rFonts w:ascii="Calibri" w:hAnsi="Calibri" w:cs="Times New Roman"/>
          <w:i/>
          <w:iCs/>
          <w:noProof/>
        </w:rPr>
        <w:t>Curr. Otorhinolaryngol. Rep.</w:t>
      </w:r>
      <w:r w:rsidRPr="009C5325">
        <w:rPr>
          <w:rFonts w:ascii="Calibri" w:hAnsi="Calibri" w:cs="Times New Roman"/>
          <w:noProof/>
        </w:rPr>
        <w:t>, vol. 3, no. 4, pp. 193–199, 201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9]</w:t>
      </w:r>
      <w:r w:rsidRPr="009C5325">
        <w:rPr>
          <w:rFonts w:ascii="Calibri" w:hAnsi="Calibri" w:cs="Times New Roman"/>
          <w:noProof/>
        </w:rPr>
        <w:tab/>
        <w:t xml:space="preserve">A. L. James, “Endoscopic Middle Ear Surgery in Children.,” </w:t>
      </w:r>
      <w:r w:rsidRPr="009C5325">
        <w:rPr>
          <w:rFonts w:ascii="Calibri" w:hAnsi="Calibri" w:cs="Times New Roman"/>
          <w:i/>
          <w:iCs/>
          <w:noProof/>
        </w:rPr>
        <w:t>Otolaryngol. Clin. North Am.</w:t>
      </w:r>
      <w:r w:rsidRPr="009C5325">
        <w:rPr>
          <w:rFonts w:ascii="Calibri" w:hAnsi="Calibri" w:cs="Times New Roman"/>
          <w:noProof/>
        </w:rPr>
        <w:t>, vol. 46, no. 2, pp. 233–44, Apr. 2013.</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0]</w:t>
      </w:r>
      <w:r w:rsidRPr="009C5325">
        <w:rPr>
          <w:rFonts w:ascii="Calibri" w:hAnsi="Calibri" w:cs="Times New Roman"/>
          <w:noProof/>
        </w:rPr>
        <w:tab/>
        <w:t xml:space="preserve">M. Badr-el-dine, “I n s t r u m e n t a t i o n a n d Tec h n o l o g i e s in E ndos c o p i c Ear Su r ge ry,” </w:t>
      </w:r>
      <w:r w:rsidRPr="009C5325">
        <w:rPr>
          <w:rFonts w:ascii="Calibri" w:hAnsi="Calibri" w:cs="Times New Roman"/>
          <w:i/>
          <w:iCs/>
          <w:noProof/>
        </w:rPr>
        <w:t>Otolaryngol. Clin. NA</w:t>
      </w:r>
      <w:r w:rsidRPr="009C5325">
        <w:rPr>
          <w:rFonts w:ascii="Calibri" w:hAnsi="Calibri" w:cs="Times New Roman"/>
          <w:noProof/>
        </w:rPr>
        <w:t>, vol. 46, no. 2, pp. 211–225, 2013.</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1]</w:t>
      </w:r>
      <w:r w:rsidRPr="009C5325">
        <w:rPr>
          <w:rFonts w:ascii="Calibri" w:hAnsi="Calibri" w:cs="Times New Roman"/>
          <w:noProof/>
        </w:rPr>
        <w:tab/>
        <w:t xml:space="preserve">A. Celenza and I. R. Rogers, “Comparison of visual analogue and Likert scales in evaluation of an emergency department bedside teaching programme,” </w:t>
      </w:r>
      <w:r w:rsidRPr="009C5325">
        <w:rPr>
          <w:rFonts w:ascii="Calibri" w:hAnsi="Calibri" w:cs="Times New Roman"/>
          <w:i/>
          <w:iCs/>
          <w:noProof/>
        </w:rPr>
        <w:t>EMA - Emerg. Med. Australas.</w:t>
      </w:r>
      <w:r w:rsidRPr="009C5325">
        <w:rPr>
          <w:rFonts w:ascii="Calibri" w:hAnsi="Calibri" w:cs="Times New Roman"/>
          <w:noProof/>
        </w:rPr>
        <w:t>, vol. 23, no. 1, pp. 68–75, 2011.</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2]</w:t>
      </w:r>
      <w:r w:rsidRPr="009C5325">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9C5325">
        <w:rPr>
          <w:rFonts w:ascii="Calibri" w:hAnsi="Calibri" w:cs="Times New Roman"/>
          <w:i/>
          <w:iCs/>
          <w:noProof/>
        </w:rPr>
        <w:t>Heal. (San Fr.</w:t>
      </w:r>
      <w:r w:rsidRPr="009C5325">
        <w:rPr>
          <w:rFonts w:ascii="Calibri" w:hAnsi="Calibri" w:cs="Times New Roman"/>
          <w:noProof/>
        </w:rPr>
        <w:t>, vol. 41, no. 1, pp. 99–106, 2009.</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3]</w:t>
      </w:r>
      <w:r w:rsidRPr="009C5325">
        <w:rPr>
          <w:rFonts w:ascii="Calibri" w:hAnsi="Calibri" w:cs="Times New Roman"/>
          <w:noProof/>
        </w:rPr>
        <w:tab/>
        <w:t xml:space="preserve">H. T. and P. Filzmoser, “Benefits from Using Continuous Rating Scales in Online Survey Research,” </w:t>
      </w:r>
      <w:r w:rsidRPr="009C5325">
        <w:rPr>
          <w:rFonts w:ascii="Calibri" w:hAnsi="Calibri" w:cs="Times New Roman"/>
          <w:i/>
          <w:iCs/>
          <w:noProof/>
        </w:rPr>
        <w:t>J. Econ. Soc. Meas.</w:t>
      </w:r>
      <w:r w:rsidRPr="009C5325">
        <w:rPr>
          <w:rFonts w:ascii="Calibri" w:hAnsi="Calibri" w:cs="Times New Roman"/>
          <w:noProof/>
        </w:rPr>
        <w:t>, vol. 4, no. November, p. 25, 2009.</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4]</w:t>
      </w:r>
      <w:r w:rsidRPr="009C5325">
        <w:rPr>
          <w:rFonts w:ascii="Calibri" w:hAnsi="Calibri" w:cs="Times New Roman"/>
          <w:noProof/>
        </w:rPr>
        <w:tab/>
        <w:t xml:space="preserve">E. D. Kozin, R. Kiringoda, and D. J. Lee, “Incorporating Endoscopic Ear Surgery into Your Clinical Practice,” </w:t>
      </w:r>
      <w:r w:rsidRPr="009C5325">
        <w:rPr>
          <w:rFonts w:ascii="Calibri" w:hAnsi="Calibri" w:cs="Times New Roman"/>
          <w:i/>
          <w:iCs/>
          <w:noProof/>
        </w:rPr>
        <w:t>Otolaryngol. Clin. North Am.</w:t>
      </w:r>
      <w:r w:rsidRPr="009C5325">
        <w:rPr>
          <w:rFonts w:ascii="Calibri" w:hAnsi="Calibri" w:cs="Times New Roman"/>
          <w:noProof/>
        </w:rPr>
        <w:t>, vol. 49, no. 5, pp. 1237–1251,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5]</w:t>
      </w:r>
      <w:r w:rsidRPr="009C5325">
        <w:rPr>
          <w:rFonts w:ascii="Calibri" w:hAnsi="Calibri" w:cs="Times New Roman"/>
          <w:noProof/>
        </w:rPr>
        <w:tab/>
        <w:t xml:space="preserve">G. J. le Nobel, S. L. Cushing, B. C. Papsin, and A. L. James, “Intraoperative Bleeding and the Risk of Residual Cholesteatoma,” </w:t>
      </w:r>
      <w:r w:rsidRPr="009C5325">
        <w:rPr>
          <w:rFonts w:ascii="Calibri" w:hAnsi="Calibri" w:cs="Times New Roman"/>
          <w:i/>
          <w:iCs/>
          <w:noProof/>
        </w:rPr>
        <w:t>Otol. Neurotol.</w:t>
      </w:r>
      <w:r w:rsidRPr="009C5325">
        <w:rPr>
          <w:rFonts w:ascii="Calibri" w:hAnsi="Calibri" w:cs="Times New Roman"/>
          <w:noProof/>
        </w:rPr>
        <w:t>, vol. 38, no. 4, pp. 529–534, 2017.</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lastRenderedPageBreak/>
        <w:t>[16]</w:t>
      </w:r>
      <w:r w:rsidRPr="009C5325">
        <w:rPr>
          <w:rFonts w:ascii="Calibri" w:hAnsi="Calibri" w:cs="Times New Roman"/>
          <w:noProof/>
        </w:rPr>
        <w:tab/>
        <w:t xml:space="preserve">J. L. Sheehy, “Cholesteatoma Surgery in Children,” </w:t>
      </w:r>
      <w:r w:rsidRPr="009C5325">
        <w:rPr>
          <w:rFonts w:ascii="Calibri" w:hAnsi="Calibri" w:cs="Times New Roman"/>
          <w:i/>
          <w:iCs/>
          <w:noProof/>
        </w:rPr>
        <w:t>The American journal of otology</w:t>
      </w:r>
      <w:r w:rsidRPr="009C5325">
        <w:rPr>
          <w:rFonts w:ascii="Calibri" w:hAnsi="Calibri" w:cs="Times New Roman"/>
          <w:noProof/>
        </w:rPr>
        <w:t>, vol. 6, no. 2. pp. 170–2, 198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7]</w:t>
      </w:r>
      <w:r w:rsidRPr="009C5325">
        <w:rPr>
          <w:rFonts w:ascii="Calibri" w:hAnsi="Calibri" w:cs="Times New Roman"/>
          <w:noProof/>
        </w:rPr>
        <w:tab/>
        <w:t xml:space="preserve">B. M. Hanna </w:t>
      </w:r>
      <w:r w:rsidRPr="009C5325">
        <w:rPr>
          <w:rFonts w:ascii="Calibri" w:hAnsi="Calibri" w:cs="Times New Roman"/>
          <w:i/>
          <w:iCs/>
          <w:noProof/>
        </w:rPr>
        <w:t>et al.</w:t>
      </w:r>
      <w:r w:rsidRPr="009C5325">
        <w:rPr>
          <w:rFonts w:ascii="Calibri" w:hAnsi="Calibri" w:cs="Times New Roman"/>
          <w:noProof/>
        </w:rPr>
        <w:t xml:space="preserve">, “Minimally invasive functional approach for cholesteatoma surgery,” </w:t>
      </w:r>
      <w:r w:rsidRPr="009C5325">
        <w:rPr>
          <w:rFonts w:ascii="Calibri" w:hAnsi="Calibri" w:cs="Times New Roman"/>
          <w:i/>
          <w:iCs/>
          <w:noProof/>
        </w:rPr>
        <w:t>Laryngoscope</w:t>
      </w:r>
      <w:r w:rsidRPr="009C5325">
        <w:rPr>
          <w:rFonts w:ascii="Calibri" w:hAnsi="Calibri" w:cs="Times New Roman"/>
          <w:noProof/>
        </w:rPr>
        <w:t>, vol. 124, no. 10, pp. 2386–2392, 2014.</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8]</w:t>
      </w:r>
      <w:r w:rsidRPr="009C5325">
        <w:rPr>
          <w:rFonts w:ascii="Calibri" w:hAnsi="Calibri" w:cs="Times New Roman"/>
          <w:noProof/>
        </w:rPr>
        <w:tab/>
        <w:t xml:space="preserve">A. L. James and B. C. Papsin, “Ten Top Considerations in Pediatric Tympanoplasty,” </w:t>
      </w:r>
      <w:r w:rsidRPr="009C5325">
        <w:rPr>
          <w:rFonts w:ascii="Calibri" w:hAnsi="Calibri" w:cs="Times New Roman"/>
          <w:i/>
          <w:iCs/>
          <w:noProof/>
        </w:rPr>
        <w:t>Am. Acad. Otolaryngol. - Head Neck Surg.</w:t>
      </w:r>
      <w:r w:rsidRPr="009C5325">
        <w:rPr>
          <w:rFonts w:ascii="Calibri" w:hAnsi="Calibri" w:cs="Times New Roman"/>
          <w:noProof/>
        </w:rPr>
        <w:t>, no. September, pp. 992–998, 2012.</w:t>
      </w:r>
    </w:p>
    <w:p w:rsidR="009C5325" w:rsidRPr="009C5325" w:rsidRDefault="009C5325" w:rsidP="009C5325">
      <w:pPr>
        <w:widowControl w:val="0"/>
        <w:autoSpaceDE w:val="0"/>
        <w:autoSpaceDN w:val="0"/>
        <w:adjustRightInd w:val="0"/>
        <w:spacing w:after="140"/>
        <w:ind w:left="640" w:hanging="640"/>
        <w:rPr>
          <w:rFonts w:ascii="Calibri" w:hAnsi="Calibri"/>
          <w:noProof/>
        </w:rPr>
      </w:pPr>
      <w:r w:rsidRPr="009C5325">
        <w:rPr>
          <w:rFonts w:ascii="Calibri" w:hAnsi="Calibri" w:cs="Times New Roman"/>
          <w:noProof/>
        </w:rPr>
        <w:t>[19]</w:t>
      </w:r>
      <w:r w:rsidRPr="009C5325">
        <w:rPr>
          <w:rFonts w:ascii="Calibri" w:hAnsi="Calibri" w:cs="Times New Roman"/>
          <w:noProof/>
        </w:rPr>
        <w:tab/>
        <w:t xml:space="preserve">H. J. Marcus </w:t>
      </w:r>
      <w:r w:rsidRPr="009C5325">
        <w:rPr>
          <w:rFonts w:ascii="Calibri" w:hAnsi="Calibri" w:cs="Times New Roman"/>
          <w:i/>
          <w:iCs/>
          <w:noProof/>
        </w:rPr>
        <w:t>et al.</w:t>
      </w:r>
      <w:r w:rsidRPr="009C5325">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DC50B3" w:rsidRPr="00743726" w:rsidRDefault="00FD5AD2" w:rsidP="009C5325">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08T22:37:00Z" w:initials="AS">
    <w:p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27T11:44:00Z" w:initials="AS">
    <w:p w:rsidR="00012C8A" w:rsidRDefault="00012C8A">
      <w:pPr>
        <w:pStyle w:val="CommentText"/>
      </w:pPr>
      <w:r>
        <w:rPr>
          <w:rStyle w:val="CommentReference"/>
        </w:rPr>
        <w:annotationRef/>
      </w:r>
      <w:r>
        <w:t>Ensure data is normally distributed</w:t>
      </w:r>
    </w:p>
  </w:comment>
  <w:comment w:id="2" w:author="Gavib le Nobel" w:date="2017-07-25T22:12:00Z" w:initials="GlN">
    <w:p w:rsidR="003E21FE" w:rsidRDefault="003E21FE">
      <w:pPr>
        <w:pStyle w:val="CommentText"/>
      </w:pPr>
      <w:r>
        <w:rPr>
          <w:rStyle w:val="CommentReference"/>
        </w:rPr>
        <w:annotationRef/>
      </w:r>
      <w:r>
        <w:t>Would be beneficial to elaborate on the literature review a little bit</w:t>
      </w:r>
    </w:p>
  </w:comment>
  <w:comment w:id="3" w:author="Arushri Swarup" w:date="2017-07-27T11:44:00Z" w:initials="AS">
    <w:p w:rsidR="00012C8A" w:rsidRDefault="00012C8A">
      <w:pPr>
        <w:pStyle w:val="CommentText"/>
      </w:pPr>
      <w:r>
        <w:rPr>
          <w:rStyle w:val="CommentReference"/>
        </w:rPr>
        <w:annotationRef/>
      </w:r>
      <w:r>
        <w:t>See below highlighted</w:t>
      </w:r>
    </w:p>
  </w:comment>
  <w:comment w:id="4" w:author="Arushri Swarup" w:date="2017-07-27T11:42:00Z" w:initials="AS">
    <w:p w:rsidR="00012C8A" w:rsidRDefault="00012C8A">
      <w:pPr>
        <w:pStyle w:val="CommentText"/>
      </w:pPr>
      <w:r>
        <w:rPr>
          <w:rStyle w:val="CommentReference"/>
        </w:rPr>
        <w:annotationRef/>
      </w:r>
      <w:r>
        <w:t>What was the more formal name of this course?</w:t>
      </w:r>
    </w:p>
  </w:comment>
  <w:comment w:id="5" w:author="Arushri Swarup" w:date="2017-07-27T11:47:00Z" w:initials="AS">
    <w:p w:rsidR="00012C8A" w:rsidRDefault="00012C8A">
      <w:pPr>
        <w:pStyle w:val="CommentText"/>
      </w:pPr>
      <w:r>
        <w:rPr>
          <w:rStyle w:val="CommentReference"/>
        </w:rPr>
        <w:annotationRef/>
      </w:r>
      <w:r>
        <w:t>Update chart with updated data</w:t>
      </w:r>
    </w:p>
  </w:comment>
  <w:comment w:id="6" w:author="Arushri Swarup" w:date="2017-07-08T22:54:00Z" w:initials="AS">
    <w:p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7" w:author="Gavib le Nobel" w:date="2017-07-25T22:06:00Z" w:initials="GlN">
    <w:p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8" w:author="Arushri Swarup" w:date="2017-07-27T11:48:00Z" w:initials="AS">
    <w:p w:rsidR="00012C8A" w:rsidRDefault="00012C8A">
      <w:pPr>
        <w:pStyle w:val="CommentText"/>
      </w:pPr>
      <w:r>
        <w:rPr>
          <w:rStyle w:val="CommentReference"/>
        </w:rPr>
        <w:annotationRef/>
      </w:r>
      <w:r>
        <w:t>Arushri to do – one tailed t-test</w:t>
      </w:r>
      <w:r w:rsidR="00CF3B03">
        <w:t xml:space="preserve"> and update the p-value with the new data</w:t>
      </w:r>
    </w:p>
  </w:comment>
  <w:comment w:id="10" w:author="Gavib le Nobel" w:date="2017-07-26T22:02:00Z" w:initials="GlN">
    <w:p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2" w:author="Arushri Swarup" w:date="2017-07-10T11:18:00Z" w:initials="AS">
    <w:p w:rsidR="00B90E0D" w:rsidRDefault="00B90E0D">
      <w:pPr>
        <w:pStyle w:val="CommentText"/>
      </w:pPr>
      <w:r>
        <w:rPr>
          <w:rStyle w:val="CommentReference"/>
        </w:rPr>
        <w:annotationRef/>
      </w:r>
      <w:r>
        <w:t>Not sure if this is relevant or necessary to include?</w:t>
      </w:r>
    </w:p>
  </w:comment>
  <w:comment w:id="11" w:author="Gavib le Nobel" w:date="2017-07-26T21:18:00Z" w:initials="GlN">
    <w:p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3" w:author="Gavib le Nobel" w:date="2017-07-26T22:01:00Z" w:initials="GlN">
    <w:p w:rsidR="00731421" w:rsidRDefault="00731421">
      <w:pPr>
        <w:pStyle w:val="CommentText"/>
      </w:pPr>
      <w:r>
        <w:rPr>
          <w:rStyle w:val="CommentReference"/>
        </w:rPr>
        <w:annotationRef/>
      </w:r>
      <w:r>
        <w:t>I think this structure can be used for each of the sections bel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7F2CA" w15:done="0"/>
  <w15:commentEx w15:paraId="3B89DB11" w15:paraIdParent="14D7F2CA" w15:done="0"/>
  <w15:commentEx w15:paraId="32A5F10B" w15:done="0"/>
  <w15:commentEx w15:paraId="231D12FB" w15:paraIdParent="32A5F10B" w15:done="0"/>
  <w15:commentEx w15:paraId="2D6DF4D0" w15:done="0"/>
  <w15:commentEx w15:paraId="6E5589EE" w15:done="0"/>
  <w15:commentEx w15:paraId="62995C68" w15:done="0"/>
  <w15:commentEx w15:paraId="307ADFD1" w15:done="0"/>
  <w15:commentEx w15:paraId="74E92D30" w15:paraIdParent="307ADFD1" w15:done="0"/>
  <w15:commentEx w15:paraId="30778998" w15:done="0"/>
  <w15:commentEx w15:paraId="74E64922" w15:done="0"/>
  <w15:commentEx w15:paraId="4190910B" w15:done="0"/>
  <w15:commentEx w15:paraId="621917DA"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defaultTabStop w:val="720"/>
  <w:characterSpacingControl w:val="doNotCompress"/>
  <w:compat/>
  <w:rsids>
    <w:rsidRoot w:val="00752119"/>
    <w:rsid w:val="00012C8A"/>
    <w:rsid w:val="00015BCD"/>
    <w:rsid w:val="00030BDD"/>
    <w:rsid w:val="00041A9F"/>
    <w:rsid w:val="0006438F"/>
    <w:rsid w:val="00064C29"/>
    <w:rsid w:val="00073080"/>
    <w:rsid w:val="00086F3F"/>
    <w:rsid w:val="00096AC0"/>
    <w:rsid w:val="000B67EC"/>
    <w:rsid w:val="000C07E1"/>
    <w:rsid w:val="000E6B39"/>
    <w:rsid w:val="000F119D"/>
    <w:rsid w:val="000F2E0C"/>
    <w:rsid w:val="000F60F4"/>
    <w:rsid w:val="0010476F"/>
    <w:rsid w:val="00131523"/>
    <w:rsid w:val="00131681"/>
    <w:rsid w:val="00131720"/>
    <w:rsid w:val="00132782"/>
    <w:rsid w:val="0014467C"/>
    <w:rsid w:val="001711A9"/>
    <w:rsid w:val="001C0E70"/>
    <w:rsid w:val="001C12A0"/>
    <w:rsid w:val="001E17F9"/>
    <w:rsid w:val="001E2875"/>
    <w:rsid w:val="001E3086"/>
    <w:rsid w:val="00204EC7"/>
    <w:rsid w:val="002220B1"/>
    <w:rsid w:val="00231DE9"/>
    <w:rsid w:val="00235968"/>
    <w:rsid w:val="002904CB"/>
    <w:rsid w:val="002D56AE"/>
    <w:rsid w:val="002E043E"/>
    <w:rsid w:val="00321A5D"/>
    <w:rsid w:val="00330B83"/>
    <w:rsid w:val="00333E83"/>
    <w:rsid w:val="00340C3C"/>
    <w:rsid w:val="003411A3"/>
    <w:rsid w:val="00344911"/>
    <w:rsid w:val="00346977"/>
    <w:rsid w:val="00350E52"/>
    <w:rsid w:val="00363892"/>
    <w:rsid w:val="003674F9"/>
    <w:rsid w:val="0036795B"/>
    <w:rsid w:val="00391F05"/>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4F2557"/>
    <w:rsid w:val="00501CA9"/>
    <w:rsid w:val="00507B34"/>
    <w:rsid w:val="00507EE6"/>
    <w:rsid w:val="005163DD"/>
    <w:rsid w:val="005463E8"/>
    <w:rsid w:val="00561CBC"/>
    <w:rsid w:val="00581B4A"/>
    <w:rsid w:val="005832EC"/>
    <w:rsid w:val="005A7C1F"/>
    <w:rsid w:val="005D1C1A"/>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51D1E"/>
    <w:rsid w:val="009708BC"/>
    <w:rsid w:val="009734C5"/>
    <w:rsid w:val="00993A5E"/>
    <w:rsid w:val="009C5325"/>
    <w:rsid w:val="009D26E4"/>
    <w:rsid w:val="009E70C0"/>
    <w:rsid w:val="00A301DF"/>
    <w:rsid w:val="00A40CE7"/>
    <w:rsid w:val="00A440DB"/>
    <w:rsid w:val="00A73588"/>
    <w:rsid w:val="00A73874"/>
    <w:rsid w:val="00A77552"/>
    <w:rsid w:val="00A91EE2"/>
    <w:rsid w:val="00AA0106"/>
    <w:rsid w:val="00AA3FC3"/>
    <w:rsid w:val="00AA5327"/>
    <w:rsid w:val="00AB16E4"/>
    <w:rsid w:val="00AC7A8E"/>
    <w:rsid w:val="00AE67BB"/>
    <w:rsid w:val="00B01A62"/>
    <w:rsid w:val="00B173F1"/>
    <w:rsid w:val="00B2654D"/>
    <w:rsid w:val="00B33A05"/>
    <w:rsid w:val="00B4071D"/>
    <w:rsid w:val="00B41F34"/>
    <w:rsid w:val="00B521CA"/>
    <w:rsid w:val="00B52404"/>
    <w:rsid w:val="00B535EB"/>
    <w:rsid w:val="00B5512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0CFC"/>
    <w:rsid w:val="00CB3C93"/>
    <w:rsid w:val="00CF3B03"/>
    <w:rsid w:val="00CF4112"/>
    <w:rsid w:val="00D272CC"/>
    <w:rsid w:val="00D33B34"/>
    <w:rsid w:val="00D43EDF"/>
    <w:rsid w:val="00D64C5E"/>
    <w:rsid w:val="00D81D22"/>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7730"/>
    <w:rsid w:val="00E87C2C"/>
    <w:rsid w:val="00E96D87"/>
    <w:rsid w:val="00ED3161"/>
    <w:rsid w:val="00EE3C40"/>
    <w:rsid w:val="00EE79B1"/>
    <w:rsid w:val="00F079FC"/>
    <w:rsid w:val="00F158F7"/>
    <w:rsid w:val="00F34511"/>
    <w:rsid w:val="00F420DC"/>
    <w:rsid w:val="00F56777"/>
    <w:rsid w:val="00F748E7"/>
    <w:rsid w:val="00F822C7"/>
    <w:rsid w:val="00F83A69"/>
    <w:rsid w:val="00FB5D5E"/>
    <w:rsid w:val="00FD3ABA"/>
    <w:rsid w:val="00FD4284"/>
    <w:rsid w:val="00FD5AD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lang="en-US"/>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12</c:v>
                  </c:pt>
                </c:numCache>
              </c:numRef>
            </c:plus>
            <c:min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12</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5902</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27407616"/>
        <c:axId val="127412864"/>
      </c:barChart>
      <c:catAx>
        <c:axId val="127407616"/>
        <c:scaling>
          <c:orientation val="minMax"/>
        </c:scaling>
        <c:axPos val="b"/>
        <c:title>
          <c:tx>
            <c:rich>
              <a:bodyPr/>
              <a:lstStyle/>
              <a:p>
                <a:pPr>
                  <a:defRPr lang="en-US"/>
                </a:pPr>
                <a:r>
                  <a:rPr lang="en-CA"/>
                  <a:t>Difficulty</a:t>
                </a:r>
                <a:r>
                  <a:rPr lang="en-CA" baseline="0"/>
                  <a:t> during TEES</a:t>
                </a:r>
                <a:endParaRPr lang="en-CA"/>
              </a:p>
            </c:rich>
          </c:tx>
        </c:title>
        <c:numFmt formatCode="General" sourceLinked="0"/>
        <c:tickLblPos val="nextTo"/>
        <c:txPr>
          <a:bodyPr/>
          <a:lstStyle/>
          <a:p>
            <a:pPr>
              <a:defRPr lang="en-US"/>
            </a:pPr>
            <a:endParaRPr lang="en-US"/>
          </a:p>
        </c:txPr>
        <c:crossAx val="127412864"/>
        <c:crosses val="autoZero"/>
        <c:auto val="1"/>
        <c:lblAlgn val="ctr"/>
        <c:lblOffset val="100"/>
      </c:catAx>
      <c:valAx>
        <c:axId val="127412864"/>
        <c:scaling>
          <c:orientation val="minMax"/>
        </c:scaling>
        <c:axPos val="l"/>
        <c:majorGridlines/>
        <c:title>
          <c:tx>
            <c:rich>
              <a:bodyPr rot="-5400000" vert="horz"/>
              <a:lstStyle/>
              <a:p>
                <a:pPr>
                  <a:defRPr lang="en-US"/>
                </a:pPr>
                <a:r>
                  <a:rPr lang="en-CA"/>
                  <a:t>Degree</a:t>
                </a:r>
                <a:r>
                  <a:rPr lang="en-CA" baseline="0"/>
                  <a:t> of Need</a:t>
                </a:r>
                <a:endParaRPr lang="en-CA"/>
              </a:p>
            </c:rich>
          </c:tx>
        </c:title>
        <c:numFmt formatCode="General" sourceLinked="1"/>
        <c:tickLblPos val="nextTo"/>
        <c:txPr>
          <a:bodyPr/>
          <a:lstStyle/>
          <a:p>
            <a:pPr>
              <a:defRPr lang="en-US"/>
            </a:pPr>
            <a:endParaRPr lang="en-US"/>
          </a:p>
        </c:txPr>
        <c:crossAx val="12740761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01F3D0-3FA0-4F2F-AA5A-E90A41768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2</Pages>
  <Words>12318</Words>
  <Characters>70216</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2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dcterms:created xsi:type="dcterms:W3CDTF">2017-07-27T15:51:00Z</dcterms:created>
  <dcterms:modified xsi:type="dcterms:W3CDTF">2017-07-2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